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6B06AD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Name of Journal: </w:t>
      </w:r>
      <w:r w:rsidRPr="00447A3A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>World Journal of Gastroenterology</w:t>
      </w:r>
    </w:p>
    <w:p w14:paraId="3EEC0E2A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bookmarkStart w:id="0" w:name="OLE_LINK603"/>
      <w:bookmarkStart w:id="1" w:name="OLE_LINK437"/>
      <w:bookmarkStart w:id="2" w:name="OLE_LINK499"/>
      <w:bookmarkStart w:id="3" w:name="OLE_LINK568"/>
      <w:bookmarkStart w:id="4" w:name="OLE_LINK768"/>
      <w:bookmarkStart w:id="5" w:name="OLE_LINK661"/>
      <w:bookmarkStart w:id="6" w:name="OLE_LINK486"/>
      <w:bookmarkStart w:id="7" w:name="OLE_LINK485"/>
      <w:r w:rsidRPr="00447A3A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Manuscript NO: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r w:rsidRPr="00447A3A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49320</w:t>
      </w:r>
    </w:p>
    <w:p w14:paraId="00E829A5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Manuscript Type: ORIGINAL ARTICLE</w:t>
      </w:r>
    </w:p>
    <w:p w14:paraId="65923DE3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65D07F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bCs/>
          <w:i/>
          <w:iCs/>
          <w:color w:val="000000" w:themeColor="text1"/>
          <w:kern w:val="0"/>
          <w:sz w:val="24"/>
          <w:szCs w:val="24"/>
        </w:rPr>
        <w:t>Retrospective Study</w:t>
      </w:r>
    </w:p>
    <w:p w14:paraId="2A07F74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bookmarkStart w:id="8" w:name="OLE_LINK152"/>
      <w:bookmarkStart w:id="9" w:name="OLE_LINK153"/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Tumor-infiltrating platelets predict postoperative recurrence and survival in resectable pancreatic neuroendocrine tumor</w:t>
      </w:r>
      <w:bookmarkEnd w:id="8"/>
      <w:bookmarkEnd w:id="9"/>
    </w:p>
    <w:p w14:paraId="0EA7645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6C16B3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Xu SS </w:t>
      </w:r>
      <w:r w:rsidRPr="00447A3A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et 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umor-infiltrating platelets in pancreatic neuroendocrine tumor</w:t>
      </w:r>
    </w:p>
    <w:p w14:paraId="053B28BA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99611D4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huai-Shuai Xu, Hua-Xiang Xu, Wen-Quan Wang, Shuo Li, Hao Li, Tian-Jiao Li, Wu-Hu Zhang, Liang Liu, Xian-Jun Yu</w:t>
      </w:r>
    </w:p>
    <w:p w14:paraId="1D36DCF1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CC6C4B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huai-Shuai Xu, Hua-Xiang Xu, Wen-Quan Wang, Shuo Li, Hao Li, Tian-Jiao Li, Wu-Hu Zhang, Liang Liu, Xian-Jun Yu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epartment of Pancreatic Surgery, Fudan University Shanghai Cancer Center, Shanghai 20032, China </w:t>
      </w:r>
    </w:p>
    <w:p w14:paraId="507699E5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0FABD1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huai-Shuai Xu, Hua-Xiang Xu, Wen-Quan Wang, Shuo Li, Hao Li, Tian-Jiao Li, Wu-Hu Zhang, Liang Liu, Xian-Jun Yu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partment of Oncology, Shanghai Medical College, Fudan University, Shanghai 200032, China </w:t>
      </w:r>
    </w:p>
    <w:p w14:paraId="5E35A99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BB9197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huai-Shuai Xu, Hua-Xiang Xu, Wen-Quan Wang, Shuo Li, Hao Li, Tian-Jiao Li, Wu-Hu Zhang, Liang Liu, Xian-Jun Yu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anghai Pancreatic Cancer Institute, Shanghai 200032, China</w:t>
      </w:r>
    </w:p>
    <w:p w14:paraId="1713E3B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113E7BA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Shuai-Shuai Xu, Hua-Xiang Xu, Wen-Quan Wang, Shuo Li, Hao Li, Tian-Jiao Li, Wu-Hu Zhang, Liang Liu, Xian-Jun Yu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Cancer Institute, Fudan University, Shanghai 200032, China</w:t>
      </w:r>
    </w:p>
    <w:p w14:paraId="23ADBB44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AF5DA5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ORCID number: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uai-Shuai Xu (0000-0001-8766-8529); Hua-Xiang Xu (0000-0002-5346-2335); Wen-Quan Wang (0000-0001-9434-8013); Shuo Li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(0000-0001-9804-8448); Hao Li (0000-0002-1624-8970); Tian-Jiao Li (0000-0001-5429-1016); Wu-Hu Zhang (0000-0002-5182-9850); Liang Liu (0000-0002-8003-0503); Xian-Jun Yu (0000-0002-6697-7143).</w:t>
      </w:r>
    </w:p>
    <w:p w14:paraId="24C750F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D7A0780" w14:textId="4EEDE1DE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uthor contributions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Xu SS, Wang WQ, and Li S contributed equally to this work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c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nduct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linical observations, analyz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data, and wr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ting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manuscript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S, Xu HX, Wang WQ, Li S, Li H, Li TJ, and Zhang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H performed the research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X, Liu L, and Yu XJ contributed equally to this work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sign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research, revis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manuscript, and provid</w:t>
      </w:r>
      <w:r w:rsidR="006738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aluable suggestions for this study.</w:t>
      </w:r>
    </w:p>
    <w:p w14:paraId="1D7E5EF7" w14:textId="77777777" w:rsidR="00A146B1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CD2C53C" w14:textId="708C461F" w:rsidR="003D1231" w:rsidRPr="006B51A7" w:rsidRDefault="003D1231" w:rsidP="006B51A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0" w:name="OLE_LINK617"/>
      <w:bookmarkStart w:id="11" w:name="OLE_LINK273"/>
      <w:r w:rsidRPr="005C7C29">
        <w:rPr>
          <w:rFonts w:ascii="Book Antiqua" w:hAnsi="Book Antiqua" w:cs="Times New Roman"/>
          <w:b/>
          <w:color w:val="000000" w:themeColor="text1"/>
          <w:sz w:val="24"/>
          <w:szCs w:val="24"/>
          <w:highlight w:val="white"/>
        </w:rPr>
        <w:t>Supported by</w:t>
      </w:r>
      <w:bookmarkEnd w:id="10"/>
      <w:bookmarkEnd w:id="11"/>
      <w:r w:rsidRPr="005C7C2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5C7C29">
        <w:rPr>
          <w:rFonts w:ascii="Book Antiqua" w:hAnsi="Book Antiqua" w:cs="Times New Roman"/>
          <w:color w:val="000000" w:themeColor="text1"/>
          <w:sz w:val="24"/>
          <w:szCs w:val="24"/>
        </w:rPr>
        <w:t>grants from the National Science Foundation for Distinguished Young Scholars of China, No. 81625016; the National Natural Science Foundation of China, No. 81871941, No. 81872366, No. 81827807, No. 81802675, and No. 81702341; the Outstanding Academic Leader Program of the “Technological Innovation Action Plan” in Shanghai Science and Technology Commission, No. 18XD1401200; and the Young Talented Specialist Training Program of Shanghai.</w:t>
      </w:r>
    </w:p>
    <w:p w14:paraId="2CE54E6A" w14:textId="77777777" w:rsidR="003D1231" w:rsidRPr="003D1231" w:rsidRDefault="003D123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40DFCA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nstitutional review board statement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 study was reviewed and approved by the Human Research Ethics Committee of Fudan University Shanghai Cancer Center.</w:t>
      </w:r>
    </w:p>
    <w:p w14:paraId="77A3559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0181691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nformed consent statement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ritten informed consent has been acquired from each patient.</w:t>
      </w:r>
    </w:p>
    <w:p w14:paraId="47268ADF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CAA70D1" w14:textId="49EF3F51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onflict-of-interest statement: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l authors declare no conflicts</w:t>
      </w:r>
      <w:r w:rsidR="00A1146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</w:t>
      </w:r>
      <w:r w:rsidR="00A1146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erest related to this article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cr/>
      </w:r>
    </w:p>
    <w:p w14:paraId="21B6D9AB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Data sharing statement: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o additional data are available.</w:t>
      </w:r>
    </w:p>
    <w:p w14:paraId="7EC9437E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A2F38D4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bookmarkStart w:id="12" w:name="OLE_LINK25"/>
      <w:bookmarkStart w:id="13" w:name="OLE_LINK26"/>
      <w:bookmarkStart w:id="14" w:name="OLE_LINK375"/>
      <w:bookmarkStart w:id="15" w:name="OLE_LINK32"/>
      <w:bookmarkStart w:id="16" w:name="OLE_LINK381"/>
      <w:bookmarkStart w:id="17" w:name="OLE_LINK413"/>
      <w:bookmarkStart w:id="18" w:name="OLE_LINK61"/>
      <w:bookmarkStart w:id="19" w:name="OLE_LINK615"/>
      <w:bookmarkStart w:id="20" w:name="OLE_LINK69"/>
      <w:bookmarkStart w:id="21" w:name="OLE_LINK140"/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 xml:space="preserve">Open-Access: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This is an </w:t>
      </w:r>
      <w:r w:rsidRPr="00447A3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open-access article that was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selected by an in-house editor and fully peer-reviewed by external reviewers. It is </w:t>
      </w:r>
      <w:r w:rsidRPr="00447A3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distributed in accordance with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447A3A">
          <w:rPr>
            <w:rFonts w:ascii="Book Antiqua" w:eastAsia="宋体" w:hAnsi="Book Antiqua" w:cs="Times New Roman"/>
            <w:color w:val="000000" w:themeColor="text1"/>
            <w:kern w:val="0"/>
            <w:sz w:val="24"/>
            <w:szCs w:val="24"/>
            <w:u w:val="single"/>
          </w:rPr>
          <w:t>http://creativecommons.org/licenses/by-nc/4.0/</w:t>
        </w:r>
      </w:hyperlink>
    </w:p>
    <w:p w14:paraId="50A3E0D3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</w:p>
    <w:p w14:paraId="39F4E741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</w:pPr>
      <w:bookmarkStart w:id="22" w:name="OLE_LINK11"/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Manuscript source: </w:t>
      </w:r>
      <w:r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Invited manuscript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</w:p>
    <w:p w14:paraId="035871F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3190A43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orresponding author: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ang Liu,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MD, PhD, Professor, Surgeon, Surgical Oncologist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partment of Pancreatic Surgery, Fudan University Shanghai Cancer Center, 270 Dong An Road, Shanghai 200032, China. liuliang@fudanpci.org</w:t>
      </w:r>
    </w:p>
    <w:p w14:paraId="22AB9E02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Telephone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+86-21-64031446</w:t>
      </w:r>
    </w:p>
    <w:p w14:paraId="2CD97B55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Fax: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+86-21-64031446</w:t>
      </w:r>
    </w:p>
    <w:p w14:paraId="2E5D461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B56D4DE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bookmarkStart w:id="23" w:name="OLE_LINK51"/>
      <w:bookmarkStart w:id="24" w:name="OLE_LINK27"/>
      <w:bookmarkStart w:id="25" w:name="OLE_LINK382"/>
      <w:bookmarkStart w:id="26" w:name="OLE_LINK30"/>
      <w:bookmarkStart w:id="27" w:name="OLE_LINK376"/>
      <w:bookmarkStart w:id="28" w:name="OLE_LINK35"/>
      <w:bookmarkStart w:id="29" w:name="OLE_LINK64"/>
      <w:bookmarkStart w:id="30" w:name="OLE_LINK616"/>
      <w:bookmarkStart w:id="31" w:name="OLE_LINK141"/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 xml:space="preserve">Received: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Ma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22, 2019</w:t>
      </w:r>
    </w:p>
    <w:p w14:paraId="5D3133CB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Peer-review started:</w:t>
      </w:r>
      <w:r w:rsidRPr="00447A3A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Ma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22, 2019</w:t>
      </w:r>
    </w:p>
    <w:p w14:paraId="439CE935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First decision:</w:t>
      </w:r>
      <w:r w:rsidRPr="00447A3A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June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16, 2019</w:t>
      </w:r>
    </w:p>
    <w:p w14:paraId="75AB76C2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 xml:space="preserve">Revised: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July 8, 2019</w:t>
      </w:r>
    </w:p>
    <w:p w14:paraId="4DF7EEE1" w14:textId="77777777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Accepted:</w:t>
      </w:r>
      <w:r w:rsidRPr="006B51A7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July 19, 2019 </w:t>
      </w:r>
    </w:p>
    <w:p w14:paraId="3B941810" w14:textId="3CCCB35F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Article in press:</w:t>
      </w:r>
      <w:r w:rsidR="006B51A7">
        <w:rPr>
          <w:rFonts w:ascii="Book Antiqua" w:eastAsia="宋体" w:hAnsi="Book Antiqua" w:cs="Times New Roman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6B51A7"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July 19, 2019</w:t>
      </w:r>
    </w:p>
    <w:p w14:paraId="3B6BEDFD" w14:textId="50754223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  <w:t>Published online:</w:t>
      </w:r>
      <w:bookmarkEnd w:id="23"/>
      <w:bookmarkEnd w:id="24"/>
      <w:bookmarkEnd w:id="25"/>
      <w:r w:rsidR="006B51A7">
        <w:rPr>
          <w:rFonts w:ascii="Book Antiqua" w:eastAsia="宋体" w:hAnsi="Book Antiqua" w:cs="Times New Roman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6B51A7">
        <w:rPr>
          <w:rFonts w:ascii="Book Antiqua" w:eastAsia="宋体" w:hAnsi="Book Antiqua" w:cs="Times New Roman" w:hint="eastAsia"/>
          <w:color w:val="000000" w:themeColor="text1"/>
          <w:kern w:val="0"/>
          <w:sz w:val="24"/>
          <w:szCs w:val="24"/>
        </w:rPr>
        <w:t>November 7</w:t>
      </w:r>
      <w:r w:rsidR="006B51A7"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, 2019</w:t>
      </w:r>
    </w:p>
    <w:bookmarkEnd w:id="26"/>
    <w:bookmarkEnd w:id="27"/>
    <w:bookmarkEnd w:id="28"/>
    <w:bookmarkEnd w:id="29"/>
    <w:bookmarkEnd w:id="30"/>
    <w:bookmarkEnd w:id="31"/>
    <w:p w14:paraId="42BD2FBB" w14:textId="21F41FB5" w:rsidR="00F201CF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br w:type="page"/>
      </w:r>
    </w:p>
    <w:p w14:paraId="2462FC36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 xml:space="preserve">Abstract </w:t>
      </w:r>
    </w:p>
    <w:p w14:paraId="04726FD3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BACKGROUND</w:t>
      </w:r>
    </w:p>
    <w:p w14:paraId="35389AB7" w14:textId="311FC29A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s </w:t>
      </w:r>
      <w:r w:rsidR="00A1146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ve been reported to participat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tumor cell growth, extravasation, epithelial–mesenchymal transition, metastasis, and drug resistance. However, the importance of platelets in pancreatic neuroendocrine </w:t>
      </w:r>
      <w:r w:rsidR="00816F7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or (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lacks adequate literature support. The predictive value </w:t>
      </w:r>
      <w:bookmarkStart w:id="32" w:name="OLE_LINK9"/>
      <w:bookmarkStart w:id="33" w:name="OLE_LINK10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tumor-infiltrating platelets (TIPs) in </w:t>
      </w:r>
      <w:bookmarkStart w:id="34" w:name="OLE_LINK17"/>
      <w:bookmarkStart w:id="35" w:name="OLE_LINK18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bookmarkEnd w:id="32"/>
      <w:bookmarkEnd w:id="33"/>
      <w:bookmarkEnd w:id="34"/>
      <w:bookmarkEnd w:id="35"/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mains unclear. </w:t>
      </w:r>
    </w:p>
    <w:p w14:paraId="579426A3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99B11FB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AIM</w:t>
      </w:r>
    </w:p>
    <w:p w14:paraId="7D0DB10F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investigate the relationship between TIPs and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rognosis</w:t>
      </w:r>
      <w:r w:rsidR="008E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E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ients with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llowing radical resec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114E755A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9F8BC90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METHODS</w:t>
      </w:r>
    </w:p>
    <w:p w14:paraId="2666A300" w14:textId="2A794AF0" w:rsidR="00F201CF" w:rsidRPr="00447A3A" w:rsidRDefault="008A3319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t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13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ho had undergon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adical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urgical resection with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hologic diagnos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T</w:t>
      </w:r>
      <w:r w:rsidR="00C457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enrolled in this study. Immunohistochemical analysis of 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uster of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fferentiation 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2b (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D42b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ression in the tumor specime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erformed to determine the presence of TIPs. Univariate and multivariat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alyses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 used to analyze the prognostic value of TIPs.</w:t>
      </w:r>
    </w:p>
    <w:p w14:paraId="4A8803CD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F06B047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RESULTS</w:t>
      </w:r>
    </w:p>
    <w:p w14:paraId="1EA587B6" w14:textId="5CF5999F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IPs were observed in intratumoral areas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54 patients.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ither basic characteristics nor preoperative </w:t>
      </w:r>
      <w:r w:rsidR="00513BB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-associated indicators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a significant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ationship with the presence of TIPs (all </w:t>
      </w:r>
      <w:r w:rsidR="00351D3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51D3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5).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ients with positive intratumoral CD42b expression had worse overall survival (</w:t>
      </w:r>
      <w:r w:rsidR="00D04AF5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</w:t>
      </w:r>
      <w:r w:rsidR="0009204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05) and recurrence-free survival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D04AF5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01)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n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ose with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gative </w:t>
      </w:r>
      <w:r w:rsidR="00D04AF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ratumoral CD42b expression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ultivariate analysis demonstrated that TIPs were independent prog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stic factor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verall surviv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</w:t>
      </w:r>
      <w:r w:rsidR="008E1E5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49) and recurrence-free surviv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3). </w:t>
      </w:r>
      <w:r w:rsidR="0040365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vertheless, 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telet count, mean platelet volume</w:t>
      </w:r>
      <w:r w:rsidR="00A1146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platelet-to-lymphocyte ratio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 no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socia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 postoperative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rvival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urrence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(all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6D2DE3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6D2D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5).</w:t>
      </w:r>
    </w:p>
    <w:p w14:paraId="4F540484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</w:p>
    <w:p w14:paraId="653E2D05" w14:textId="77777777" w:rsidR="00C45753" w:rsidRPr="00447A3A" w:rsidRDefault="00C4575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CONCLUSION</w:t>
      </w:r>
      <w:r w:rsidR="00F201CF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</w:p>
    <w:p w14:paraId="1D51F654" w14:textId="18F640ED" w:rsidR="00F201CF" w:rsidRPr="00447A3A" w:rsidRDefault="008E1E5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TIP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useful prognostic biomarker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 patients with resectable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i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ctio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r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sents a promising tool for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 strategy decisions.</w:t>
      </w:r>
    </w:p>
    <w:p w14:paraId="6C63C25D" w14:textId="77777777" w:rsidR="00F75C68" w:rsidRPr="00447A3A" w:rsidRDefault="00F75C6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A245F6C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Key words</w:t>
      </w:r>
      <w:r w:rsidR="00726B12" w:rsidRPr="00447A3A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: 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F75C6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mor-infiltrating platelets;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="00F75C6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r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tic neuroendo</w:t>
      </w:r>
      <w:r w:rsidR="0043048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rine </w:t>
      </w:r>
      <w:r w:rsidR="00602B8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</w:t>
      </w:r>
      <w:r w:rsidR="0043048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Survival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R</w:t>
      </w:r>
      <w:r w:rsidR="00F75C6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currence;</w:t>
      </w:r>
      <w:r w:rsidR="00726B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 count; Mean platelet volume; 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telet-to-lymphocyte ratio</w:t>
      </w:r>
    </w:p>
    <w:p w14:paraId="5154577A" w14:textId="77777777" w:rsidR="00673843" w:rsidRPr="00447A3A" w:rsidRDefault="0067384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DA79B2E" w14:textId="4A331B26" w:rsidR="00673843" w:rsidRPr="006B51A7" w:rsidRDefault="00673843" w:rsidP="006B51A7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36" w:name="OLE_LINK98"/>
      <w:bookmarkStart w:id="37" w:name="OLE_LINK156"/>
      <w:bookmarkStart w:id="38" w:name="OLE_LINK196"/>
      <w:bookmarkStart w:id="39" w:name="OLE_LINK242"/>
      <w:bookmarkStart w:id="40" w:name="OLE_LINK247"/>
      <w:bookmarkStart w:id="41" w:name="OLE_LINK311"/>
      <w:bookmarkStart w:id="42" w:name="OLE_LINK312"/>
      <w:bookmarkStart w:id="43" w:name="OLE_LINK325"/>
      <w:bookmarkStart w:id="44" w:name="OLE_LINK330"/>
      <w:bookmarkStart w:id="45" w:name="OLE_LINK513"/>
      <w:bookmarkStart w:id="46" w:name="OLE_LINK464"/>
      <w:bookmarkStart w:id="47" w:name="OLE_LINK465"/>
      <w:bookmarkStart w:id="48" w:name="OLE_LINK466"/>
      <w:bookmarkStart w:id="49" w:name="OLE_LINK472"/>
      <w:bookmarkStart w:id="50" w:name="OLE_LINK474"/>
      <w:bookmarkStart w:id="51" w:name="OLE_LINK800"/>
      <w:bookmarkStart w:id="52" w:name="OLE_LINK982"/>
      <w:bookmarkStart w:id="53" w:name="OLE_LINK504"/>
      <w:bookmarkStart w:id="54" w:name="OLE_LINK546"/>
      <w:bookmarkStart w:id="55" w:name="OLE_LINK672"/>
      <w:bookmarkStart w:id="56" w:name="OLE_LINK651"/>
      <w:bookmarkStart w:id="57" w:name="OLE_LINK652"/>
      <w:bookmarkStart w:id="58" w:name="OLE_LINK744"/>
      <w:bookmarkStart w:id="59" w:name="OLE_LINK758"/>
      <w:bookmarkStart w:id="60" w:name="OLE_LINK787"/>
      <w:bookmarkStart w:id="61" w:name="OLE_LINK862"/>
      <w:bookmarkStart w:id="62" w:name="OLE_LINK879"/>
      <w:bookmarkStart w:id="63" w:name="OLE_LINK928"/>
      <w:bookmarkStart w:id="64" w:name="OLE_LINK960"/>
      <w:bookmarkStart w:id="65" w:name="OLE_LINK861"/>
      <w:bookmarkStart w:id="66" w:name="OLE_LINK983"/>
      <w:bookmarkStart w:id="67" w:name="OLE_LINK1334"/>
      <w:bookmarkStart w:id="68" w:name="OLE_LINK1029"/>
      <w:bookmarkStart w:id="69" w:name="OLE_LINK1060"/>
      <w:bookmarkStart w:id="70" w:name="OLE_LINK1061"/>
      <w:bookmarkStart w:id="71" w:name="OLE_LINK1348"/>
      <w:bookmarkStart w:id="72" w:name="OLE_LINK1086"/>
      <w:bookmarkStart w:id="73" w:name="OLE_LINK1100"/>
      <w:bookmarkStart w:id="74" w:name="OLE_LINK1125"/>
      <w:bookmarkStart w:id="75" w:name="OLE_LINK1163"/>
      <w:bookmarkStart w:id="76" w:name="OLE_LINK1193"/>
      <w:bookmarkStart w:id="77" w:name="OLE_LINK1219"/>
      <w:bookmarkStart w:id="78" w:name="OLE_LINK1247"/>
      <w:bookmarkStart w:id="79" w:name="OLE_LINK1284"/>
      <w:bookmarkStart w:id="80" w:name="OLE_LINK1313"/>
      <w:bookmarkStart w:id="81" w:name="OLE_LINK1361"/>
      <w:bookmarkStart w:id="82" w:name="OLE_LINK1384"/>
      <w:bookmarkStart w:id="83" w:name="OLE_LINK1403"/>
      <w:bookmarkStart w:id="84" w:name="OLE_LINK1437"/>
      <w:bookmarkStart w:id="85" w:name="OLE_LINK1454"/>
      <w:bookmarkStart w:id="86" w:name="OLE_LINK1480"/>
      <w:bookmarkStart w:id="87" w:name="OLE_LINK1504"/>
      <w:bookmarkStart w:id="88" w:name="OLE_LINK1516"/>
      <w:bookmarkStart w:id="89" w:name="OLE_LINK135"/>
      <w:bookmarkStart w:id="90" w:name="OLE_LINK216"/>
      <w:bookmarkStart w:id="91" w:name="OLE_LINK259"/>
      <w:bookmarkStart w:id="92" w:name="OLE_LINK1186"/>
      <w:bookmarkStart w:id="93" w:name="OLE_LINK1265"/>
      <w:bookmarkStart w:id="94" w:name="OLE_LINK1373"/>
      <w:bookmarkStart w:id="95" w:name="OLE_LINK1478"/>
      <w:bookmarkStart w:id="96" w:name="OLE_LINK1644"/>
      <w:bookmarkStart w:id="97" w:name="OLE_LINK1884"/>
      <w:bookmarkStart w:id="98" w:name="OLE_LINK1885"/>
      <w:bookmarkStart w:id="99" w:name="OLE_LINK1538"/>
      <w:bookmarkStart w:id="100" w:name="OLE_LINK1539"/>
      <w:bookmarkStart w:id="101" w:name="OLE_LINK1543"/>
      <w:bookmarkStart w:id="102" w:name="OLE_LINK1549"/>
      <w:bookmarkStart w:id="103" w:name="OLE_LINK1778"/>
      <w:bookmarkStart w:id="104" w:name="OLE_LINK1756"/>
      <w:bookmarkStart w:id="105" w:name="OLE_LINK1776"/>
      <w:bookmarkStart w:id="106" w:name="OLE_LINK1777"/>
      <w:bookmarkStart w:id="107" w:name="OLE_LINK1868"/>
      <w:bookmarkStart w:id="108" w:name="OLE_LINK1744"/>
      <w:bookmarkStart w:id="109" w:name="OLE_LINK1817"/>
      <w:bookmarkStart w:id="110" w:name="OLE_LINK1835"/>
      <w:bookmarkStart w:id="111" w:name="OLE_LINK1866"/>
      <w:bookmarkStart w:id="112" w:name="OLE_LINK1882"/>
      <w:bookmarkStart w:id="113" w:name="OLE_LINK1901"/>
      <w:bookmarkStart w:id="114" w:name="OLE_LINK1902"/>
      <w:bookmarkStart w:id="115" w:name="OLE_LINK2013"/>
      <w:bookmarkStart w:id="116" w:name="OLE_LINK1894"/>
      <w:bookmarkStart w:id="117" w:name="OLE_LINK1929"/>
      <w:bookmarkStart w:id="118" w:name="OLE_LINK1941"/>
      <w:bookmarkStart w:id="119" w:name="OLE_LINK1995"/>
      <w:bookmarkStart w:id="120" w:name="OLE_LINK1938"/>
      <w:bookmarkStart w:id="121" w:name="OLE_LINK2081"/>
      <w:bookmarkStart w:id="122" w:name="OLE_LINK2082"/>
      <w:bookmarkStart w:id="123" w:name="OLE_LINK2292"/>
      <w:bookmarkStart w:id="124" w:name="OLE_LINK1931"/>
      <w:bookmarkStart w:id="125" w:name="OLE_LINK1964"/>
      <w:bookmarkStart w:id="126" w:name="OLE_LINK2020"/>
      <w:bookmarkStart w:id="127" w:name="OLE_LINK2071"/>
      <w:bookmarkStart w:id="128" w:name="OLE_LINK2134"/>
      <w:bookmarkStart w:id="129" w:name="OLE_LINK2265"/>
      <w:bookmarkStart w:id="130" w:name="OLE_LINK2562"/>
      <w:bookmarkStart w:id="131" w:name="OLE_LINK1923"/>
      <w:bookmarkStart w:id="132" w:name="OLE_LINK2192"/>
      <w:bookmarkStart w:id="133" w:name="OLE_LINK2110"/>
      <w:bookmarkStart w:id="134" w:name="OLE_LINK2445"/>
      <w:bookmarkStart w:id="135" w:name="OLE_LINK2446"/>
      <w:bookmarkStart w:id="136" w:name="OLE_LINK2169"/>
      <w:bookmarkStart w:id="137" w:name="OLE_LINK2190"/>
      <w:bookmarkStart w:id="138" w:name="OLE_LINK2331"/>
      <w:bookmarkStart w:id="139" w:name="OLE_LINK2345"/>
      <w:bookmarkStart w:id="140" w:name="OLE_LINK2467"/>
      <w:bookmarkStart w:id="141" w:name="OLE_LINK2484"/>
      <w:bookmarkStart w:id="142" w:name="OLE_LINK2157"/>
      <w:bookmarkStart w:id="143" w:name="OLE_LINK2221"/>
      <w:bookmarkStart w:id="144" w:name="OLE_LINK2252"/>
      <w:bookmarkStart w:id="145" w:name="OLE_LINK2348"/>
      <w:bookmarkStart w:id="146" w:name="OLE_LINK2451"/>
      <w:bookmarkStart w:id="147" w:name="OLE_LINK2627"/>
      <w:bookmarkStart w:id="148" w:name="OLE_LINK2482"/>
      <w:bookmarkStart w:id="149" w:name="OLE_LINK2663"/>
      <w:bookmarkStart w:id="150" w:name="OLE_LINK2761"/>
      <w:bookmarkStart w:id="151" w:name="OLE_LINK2856"/>
      <w:bookmarkStart w:id="152" w:name="OLE_LINK2993"/>
      <w:bookmarkStart w:id="153" w:name="OLE_LINK2643"/>
      <w:bookmarkStart w:id="154" w:name="OLE_LINK2583"/>
      <w:bookmarkStart w:id="155" w:name="OLE_LINK2762"/>
      <w:bookmarkStart w:id="156" w:name="OLE_LINK2962"/>
      <w:bookmarkStart w:id="157" w:name="OLE_LINK2582"/>
      <w:r w:rsidRPr="006B51A7">
        <w:rPr>
          <w:rFonts w:ascii="Book Antiqua" w:hAnsi="Book Antiqua"/>
          <w:b/>
          <w:color w:val="000000" w:themeColor="text1"/>
          <w:sz w:val="24"/>
          <w:szCs w:val="24"/>
        </w:rPr>
        <w:t xml:space="preserve">© </w:t>
      </w:r>
      <w:r w:rsidRPr="006B51A7">
        <w:rPr>
          <w:rFonts w:ascii="Book Antiqua" w:eastAsia="AdvTimes" w:hAnsi="Book Antiqua" w:cs="AdvTimes"/>
          <w:b/>
          <w:color w:val="000000" w:themeColor="text1"/>
          <w:sz w:val="24"/>
          <w:szCs w:val="24"/>
        </w:rPr>
        <w:t>The Author(s) 201</w:t>
      </w:r>
      <w:r w:rsidRPr="006B51A7">
        <w:rPr>
          <w:rFonts w:ascii="Book Antiqua" w:hAnsi="Book Antiqua" w:cs="AdvTimes"/>
          <w:b/>
          <w:color w:val="000000" w:themeColor="text1"/>
          <w:sz w:val="24"/>
          <w:szCs w:val="24"/>
        </w:rPr>
        <w:t>9</w:t>
      </w:r>
      <w:r w:rsidRPr="006B51A7">
        <w:rPr>
          <w:rFonts w:ascii="Book Antiqua" w:eastAsia="AdvTimes" w:hAnsi="Book Antiqua" w:cs="AdvTimes"/>
          <w:b/>
          <w:color w:val="000000" w:themeColor="text1"/>
          <w:sz w:val="24"/>
          <w:szCs w:val="24"/>
        </w:rPr>
        <w:t>.</w:t>
      </w:r>
      <w:r w:rsidRPr="006B51A7">
        <w:rPr>
          <w:rFonts w:ascii="Book Antiqua" w:eastAsia="AdvTimes" w:hAnsi="Book Antiqua" w:cs="AdvTimes"/>
          <w:color w:val="000000" w:themeColor="text1"/>
          <w:sz w:val="24"/>
          <w:szCs w:val="24"/>
        </w:rPr>
        <w:t xml:space="preserve"> Published by </w:t>
      </w:r>
      <w:r w:rsidRPr="006B51A7">
        <w:rPr>
          <w:rFonts w:ascii="Book Antiqua" w:hAnsi="Book Antiqua" w:cs="Arial Unicode MS"/>
          <w:color w:val="000000" w:themeColor="text1"/>
          <w:sz w:val="24"/>
          <w:szCs w:val="24"/>
        </w:rPr>
        <w:t>Baishideng Publishing Group Inc. All rights reserved.</w:t>
      </w:r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</w:p>
    <w:p w14:paraId="7EBC9CE1" w14:textId="77777777" w:rsidR="006D2DE3" w:rsidRPr="00447A3A" w:rsidRDefault="006D2DE3" w:rsidP="0067384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4DB625E" w14:textId="63F003BB" w:rsidR="00F201CF" w:rsidRPr="00447A3A" w:rsidRDefault="00F201CF" w:rsidP="003D69D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ore tip</w:t>
      </w:r>
      <w:r w:rsidRPr="00447A3A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: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 uncover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importance of platelet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ancreatic neuroendocrine </w:t>
      </w:r>
      <w:r w:rsidR="00824B0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investigate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association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twee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inical outcome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eoperative platelet-associated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rs and tumor-infiltrating platelets in pa</w:t>
      </w:r>
      <w:r w:rsidR="00824B0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creatic neuroendocrine tumor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Platelet count, mean platelet volume, and platelet-to-lymphocyte ratio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 preoperative blood tests wer</w:t>
      </w:r>
      <w:r w:rsidR="00616F3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 not related to overall surviv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urrence-free survival.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us, </w:t>
      </w:r>
      <w:r w:rsidR="00A1146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-infiltrating platelet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 independent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 of survival and recurrence </w:t>
      </w:r>
      <w:r w:rsidR="00A1146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with </w:t>
      </w:r>
      <w:proofErr w:type="spell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able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</w:t>
      </w:r>
      <w:r w:rsidR="00824B0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creatic neuroendocrine tumor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4B8F3FC3" w14:textId="77777777" w:rsidR="00A146B1" w:rsidRPr="00447A3A" w:rsidRDefault="00A146B1" w:rsidP="0067384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9A5840B" w14:textId="77777777" w:rsidR="006B51A7" w:rsidRDefault="006B51A7" w:rsidP="006B51A7">
      <w:pPr>
        <w:adjustRightInd w:val="0"/>
        <w:snapToGrid w:val="0"/>
        <w:spacing w:line="360" w:lineRule="auto"/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</w:pPr>
      <w:bookmarkStart w:id="158" w:name="OLE_LINK95"/>
      <w:bookmarkStart w:id="159" w:name="OLE_LINK53"/>
      <w:r w:rsidRPr="006B51A7">
        <w:rPr>
          <w:rFonts w:ascii="Book Antiqua" w:eastAsia="DengXian" w:hAnsi="Book Antiqua" w:cs="Times New Roman" w:hint="eastAsia"/>
          <w:b/>
          <w:color w:val="000000" w:themeColor="text1"/>
          <w:kern w:val="0"/>
          <w:sz w:val="24"/>
          <w:szCs w:val="24"/>
        </w:rPr>
        <w:t>Citation:</w:t>
      </w:r>
      <w:r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X, Wang WQ, Li S, Li H, Li TJ, Zhang WH, Liu L, Yu XJ. Tumor-infiltrating platelets predict postoperative recurrence and survival in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esectabl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ancreatic neuroendocrine tumor.</w:t>
      </w:r>
      <w:bookmarkEnd w:id="158"/>
      <w:r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bookmarkStart w:id="160" w:name="OLE_LINK618"/>
      <w:bookmarkEnd w:id="159"/>
      <w:r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 xml:space="preserve">World J </w:t>
      </w:r>
      <w:proofErr w:type="spellStart"/>
      <w:r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>Gastroenterol</w:t>
      </w:r>
      <w:proofErr w:type="spellEnd"/>
      <w:r w:rsidRPr="00447A3A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2019; </w:t>
      </w:r>
      <w:bookmarkEnd w:id="160"/>
      <w:r w:rsidRPr="00AA558C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25(41): </w:t>
      </w:r>
      <w:r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  <w:t>6248</w:t>
      </w:r>
      <w:r w:rsidRPr="00AA558C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-</w:t>
      </w:r>
      <w:r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  <w:t>6257</w:t>
      </w:r>
      <w:r w:rsidRPr="00AA558C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 </w:t>
      </w:r>
    </w:p>
    <w:p w14:paraId="4C373680" w14:textId="77777777" w:rsidR="006B51A7" w:rsidRDefault="006B51A7" w:rsidP="006B51A7">
      <w:pPr>
        <w:adjustRightInd w:val="0"/>
        <w:snapToGrid w:val="0"/>
        <w:spacing w:line="360" w:lineRule="auto"/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</w:pPr>
      <w:r w:rsidRPr="006B51A7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URL: </w:t>
      </w:r>
      <w:r w:rsidRPr="00AA558C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https://www.wjgnet.com/1007-9327/full/v25/i41/</w:t>
      </w:r>
      <w:r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  <w:t>6248</w:t>
      </w:r>
      <w:r w:rsidRPr="00AA558C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.htm  </w:t>
      </w:r>
    </w:p>
    <w:p w14:paraId="560A9AC2" w14:textId="7D32A5D0" w:rsidR="006B51A7" w:rsidRPr="00447A3A" w:rsidRDefault="006B51A7" w:rsidP="006B51A7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6B51A7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DOI: </w:t>
      </w:r>
      <w:r w:rsidRPr="00AA558C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https://dx.doi.org/10.3748/wjg.v25.i41.</w:t>
      </w:r>
      <w:r>
        <w:rPr>
          <w:rFonts w:ascii="Book Antiqua" w:eastAsia="DengXian" w:hAnsi="Book Antiqua" w:cs="Times New Roman" w:hint="eastAsia"/>
          <w:color w:val="000000" w:themeColor="text1"/>
          <w:kern w:val="0"/>
          <w:sz w:val="24"/>
          <w:szCs w:val="24"/>
        </w:rPr>
        <w:t>6248</w:t>
      </w:r>
    </w:p>
    <w:p w14:paraId="4AD1E406" w14:textId="77777777" w:rsidR="00A146B1" w:rsidRPr="006B51A7" w:rsidRDefault="00A146B1" w:rsidP="0067384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14:paraId="0F598917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14:paraId="06ADD330" w14:textId="77777777" w:rsidR="00A90F27" w:rsidRPr="00447A3A" w:rsidRDefault="0015057A" w:rsidP="00673843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br w:type="page"/>
      </w:r>
    </w:p>
    <w:p w14:paraId="558B88B1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INTRODUCTION</w:t>
      </w:r>
    </w:p>
    <w:p w14:paraId="6507C73D" w14:textId="7FD9A87F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 neuroendocrine tumor (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second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s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on malignancy among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ncreatic tumors</w:t>
      </w:r>
      <w:r w:rsidR="002277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="002277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ts incidence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s </w:t>
      </w:r>
      <w:r w:rsidR="0022774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e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creasing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ve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year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Lee&lt;/Author&gt;&lt;Year&gt;2018&lt;/Year&gt;&lt;RecNum&gt;315&lt;/RecNum&gt;&lt;DisplayText&gt;&lt;style face="superscript"&gt;[1]&lt;/style&gt;&lt;/DisplayText&gt;&lt;record&gt;&lt;rec-number&gt;315&lt;/rec-number&gt;&lt;foreign-keys&gt;&lt;key app="EN" db-id="ssxzrwzzmpd0raezxaoxfse4rd00pwxsrrr5" timestamp="1555337287"&gt;315&lt;/key&gt;&lt;/foreign-keys&gt;&lt;ref-type name="Journal Article"&gt;17&lt;/ref-type&gt;&lt;contributors&gt;&lt;authors&gt;&lt;author&gt;Lee, M. R.&lt;/author&gt;&lt;author&gt;Harris, C.&lt;/author&gt;&lt;author&gt;Baeg, K. J.&lt;/author&gt;&lt;author&gt;Aronson, A.&lt;/author&gt;&lt;author&gt;Wisnivesky, J. P.&lt;/author&gt;&lt;author&gt;Kim, M. K.&lt;/author&gt;&lt;/authors&gt;&lt;/contributors&gt;&lt;auth-address&gt;Department of Gastroenterology, Icahn School of Medicine at Mount Sinai, New York, New York.&amp;#xD;Department of Pathology, Massachusetts General Hospital, Boston, Massachusetts.&amp;#xD;Department of Internal Medicine, Icahn School of Medicine at Mount Sinai, New York, New York.&amp;#xD;Department of Gastroenterology, Icahn School of Medicine at Mount Sinai, New York, New York. Electronic address: michelle.kim@mssm.edu.&lt;/auth-address&gt;&lt;titles&gt;&lt;title&gt;Incidence Trends of Gastroenteropancreatic Neuroendocrine Tumors in the United States&lt;/title&gt;&lt;secondary-title&gt;Clin Gastroenterol Hepatol&lt;/secondary-title&gt;&lt;/titles&gt;&lt;periodical&gt;&lt;full-title&gt;Clin Gastroenterol Hepatol&lt;/full-title&gt;&lt;/periodical&gt;&lt;edition&gt;2018/12/24&lt;/edition&gt;&lt;keywords&gt;&lt;keyword&gt;Carcinoid&lt;/keyword&gt;&lt;keyword&gt;Epidemiology&lt;/keyword&gt;&lt;keyword&gt;Gastrointestinal Cancer&lt;/keyword&gt;&lt;keyword&gt;Pancreas&lt;/keyword&gt;&lt;keyword&gt;Seer&lt;/keyword&gt;&lt;keyword&gt;Small Bowel&lt;/keyword&gt;&lt;/keywords&gt;&lt;dates&gt;&lt;year&gt;2018&lt;/year&gt;&lt;pub-dates&gt;&lt;date&gt;Dec 20&lt;/date&gt;&lt;/pub-dates&gt;&lt;/dates&gt;&lt;isbn&gt;1542-7714 (Electronic)&amp;#xD;1542-3565 (Linking)&lt;/isbn&gt;&lt;accession-num&gt;30580091&lt;/accession-num&gt;&lt;urls&gt;&lt;related-urls&gt;&lt;url&gt;https://www.ncbi.nlm.nih.gov/pubmed/30580091&lt;/url&gt;&lt;/related-urls&gt;&lt;/urls&gt;&lt;electronic-resource-num&gt;10.1016/j.cgh.2018.12.017&lt;/electronic-resource-num&gt;&lt;/record&gt;&lt;/Cite&gt;&lt;/EndNote&gt;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250A9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rgery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main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referred treatment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PYmVyZzwvQXV0aG9yPjxZZWFyPjIwMTI8L1llYXI+PFJl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PYmVyZzwvQXV0aG9yPjxZZWFyPjIwMTI8L1llYXI+PFJl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,3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ient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gnoses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fter surgery differ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caus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herent heterogeneity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these tumor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Various guidelines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ve been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difi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classify the prognosis o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NET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t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v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ntrated on 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significance</w:t>
      </w:r>
      <w:r w:rsidR="006B131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3C01B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ut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ew have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cused on</w:t>
      </w:r>
      <w:r w:rsidR="00D931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importance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D845F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microenvironment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7673604D" w14:textId="4F4C52CF" w:rsidR="0099436E" w:rsidRPr="00447A3A" w:rsidRDefault="00654399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</w:t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 ar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mportant component of the tumor microenvironment.</w:t>
      </w:r>
      <w:r w:rsidR="002A5B1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rticipate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owth, extravasation, epithelial–mesenchymal transition, and </w:t>
      </w:r>
      <w:r w:rsidR="00EE772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etastasis of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cell</w:t>
      </w:r>
      <w:r w:rsidR="00EE772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creting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icroparticles and exosome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IYWVtbWVybGU8L0F1dGhvcj48WWVhcj4yMDE4PC9ZZWFy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</w:fldData>
        </w:fldChar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F201CF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IYWVtbWVybGU8L0F1dGhvcj48WWVhcj4yMDE4PC9ZZWFy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</w:fldData>
        </w:fldChar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F201CF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F201CF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F201CF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F201CF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]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y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so mediate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interactio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tween tumor cell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immune cell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Placke&lt;/Author&gt;&lt;Year&gt;2012&lt;/Year&gt;&lt;RecNum&gt;332&lt;/RecNum&gt;&lt;DisplayText&gt;&lt;style face="superscript"&gt;[5]&lt;/style&gt;&lt;/DisplayText&gt;&lt;record&gt;&lt;rec-number&gt;332&lt;/rec-number&gt;&lt;foreign-keys&gt;&lt;key app="EN" db-id="ssxzrwzzmpd0raezxaoxfse4rd00pwxsrrr5" timestamp="1557675128"&gt;332&lt;/key&gt;&lt;/foreign-keys&gt;&lt;ref-type name="Journal Article"&gt;17&lt;/ref-type&gt;&lt;contributors&gt;&lt;authors&gt;&lt;author&gt;Placke, T.&lt;/author&gt;&lt;author&gt;Orgel, M.&lt;/author&gt;&lt;author&gt;Schaller, M.&lt;/author&gt;&lt;author&gt;Jung, G.&lt;/author&gt;&lt;author&gt;Rammensee, H. G.&lt;/author&gt;&lt;author&gt;Kopp, H. G.&lt;/author&gt;&lt;author&gt;Salih, H. R.&lt;/author&gt;&lt;/authors&gt;&lt;/contributors&gt;&lt;auth-address&gt;Department of Hematology and Oncology, Eberhard Karls University, Tuebingen, Germany.&lt;/auth-address&gt;&lt;titles&gt;&lt;title&gt;Platelet-derived MHC class I confers a pseudonormal phenotype to cancer cells that subverts the antitumor reactivity of natural killer immune cells&lt;/title&gt;&lt;secondary-title&gt;Cancer Res&lt;/secondary-title&gt;&lt;/titles&gt;&lt;periodical&gt;&lt;full-title&gt;Cancer Res&lt;/full-title&gt;&lt;/periodical&gt;&lt;pages&gt;440-8&lt;/pages&gt;&lt;volume&gt;72&lt;/volume&gt;&lt;number&gt;2&lt;/number&gt;&lt;edition&gt;2011/12/01&lt;/edition&gt;&lt;keywords&gt;&lt;keyword&gt;Cell Line, Tumor&lt;/keyword&gt;&lt;keyword&gt;Female&lt;/keyword&gt;&lt;keyword&gt;Histocompatibility Antigens Class I/blood/*immunology&lt;/keyword&gt;&lt;keyword&gt;Humans&lt;/keyword&gt;&lt;keyword&gt;Killer Cells, Natural/*immunology&lt;/keyword&gt;&lt;keyword&gt;Neoplasms/genetics/*immunology/pathology&lt;/keyword&gt;&lt;keyword&gt;Phenotype&lt;/keyword&gt;&lt;keyword&gt;Receptors, Immunologic/immunology&lt;/keyword&gt;&lt;/keywords&gt;&lt;dates&gt;&lt;year&gt;2012&lt;/year&gt;&lt;pub-dates&gt;&lt;date&gt;Jan 15&lt;/date&gt;&lt;/pub-dates&gt;&lt;/dates&gt;&lt;isbn&gt;1538-7445 (Electronic)&amp;#xD;0008-5472 (Linking)&lt;/isbn&gt;&lt;accession-num&gt;22127925&lt;/accession-num&gt;&lt;urls&gt;&lt;related-urls&gt;&lt;url&gt;https://www.ncbi.nlm.nih.gov/pubmed/22127925&lt;/url&gt;&lt;/related-urls&gt;&lt;/urls&gt;&lt;electronic-resource-num&gt;10.1158/0008-5472.CAN-11-1872&lt;/electronic-resource-num&gt;&lt;/record&gt;&lt;/Cite&gt;&lt;/EndNote&gt;</w:instrText>
      </w:r>
      <w:r w:rsidR="00F201CF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]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Moreover, platelet</w:t>
      </w:r>
      <w:r w:rsidR="006D152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orted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fluence the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ognosis and drug resistance</w:t>
      </w:r>
      <w:r w:rsidR="00490ED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different </w:t>
      </w:r>
      <w:r w:rsidR="0046362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 serve a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 carriers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SYW88L0F1dGhvcj48WWVhcj4yMDE4PC9ZZWFyPjxSZWNO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</w:fldData>
        </w:fldCha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SYW88L0F1dGhvcj48WWVhcj4yMDE4PC9ZZWFyPjxSZWNO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</w:fldData>
        </w:fldChar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,7]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43424E74" w14:textId="20DCB6BC" w:rsidR="001B346F" w:rsidRPr="00447A3A" w:rsidRDefault="00463623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vertheless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ability of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-associated indicators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blood tests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predict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inical outcome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in dispute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though o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 study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dentified 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 count as a risk factor for recurrence and 3-year survival probability in 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ectable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x0ZW5ib3JuPC9BdXRob3I+PFllYXI+MjAxNjwvWWVh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Wx0ZW5ib3JuPC9BdXRob3I+PFllYXI+MjAxNjwvWWVh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]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study reported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 count was not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ociated with overall survival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E1CB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OS) </w:t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inoperable advanced or metastatic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Zou&lt;/Author&gt;&lt;Year&gt;2019&lt;/Year&gt;&lt;RecNum&gt;353&lt;/RecNum&gt;&lt;DisplayText&gt;&lt;style face="superscript"&gt;[9]&lt;/style&gt;&lt;/DisplayText&gt;&lt;record&gt;&lt;rec-number&gt;353&lt;/rec-number&gt;&lt;foreign-keys&gt;&lt;key app="EN" db-id="ssxzrwzzmpd0raezxaoxfse4rd00pwxsrrr5" timestamp="1557714647"&gt;353&lt;/key&gt;&lt;/foreign-keys&gt;&lt;ref-type name="Journal Article"&gt;17&lt;/ref-type&gt;&lt;contributors&gt;&lt;authors&gt;&lt;author&gt;Zou, J.&lt;/author&gt;&lt;author&gt;Li, Q.&lt;/author&gt;&lt;author&gt;Kou, F.&lt;/author&gt;&lt;author&gt;Zhu, Y.&lt;/author&gt;&lt;author&gt;Lu, M.&lt;/author&gt;&lt;author&gt;Li, J.&lt;/author&gt;&lt;author&gt;Lu, Z.&lt;/author&gt;&lt;author&gt;Shen, L.&lt;/author&gt;&lt;/authors&gt;&lt;/contributors&gt;&lt;auth-address&gt;Department of Gastrointestinal Oncology, Key Laboratory of Carcinogenesis and Translational Research (Ministry of Education-Beijing), Peking University Cancer Hospital and Institute, Beijing, P.R.C.&lt;/auth-address&gt;&lt;titles&gt;&lt;title&gt;Prognostic value of inflammation-based markers in advanced or metastatic neuroendocrine tumours&lt;/title&gt;&lt;secondary-title&gt;Curr Oncol&lt;/secondary-title&gt;&lt;/titles&gt;&lt;periodical&gt;&lt;full-title&gt;Curr Oncol&lt;/full-title&gt;&lt;/periodical&gt;&lt;pages&gt;e30-e38&lt;/pages&gt;&lt;volume&gt;26&lt;/volume&gt;&lt;number&gt;1&lt;/number&gt;&lt;edition&gt;2019/03/12&lt;/edition&gt;&lt;keywords&gt;&lt;keyword&gt;Neuroendocrine tumours&lt;/keyword&gt;&lt;keyword&gt;inflammation&lt;/keyword&gt;&lt;keyword&gt;overall survival&lt;/keyword&gt;&lt;keyword&gt;prognostic indices&lt;/keyword&gt;&lt;keyword&gt;policy on disclosing conflicts of interest, and we declare that we have none.&lt;/keyword&gt;&lt;/keywords&gt;&lt;dates&gt;&lt;year&gt;2019&lt;/year&gt;&lt;pub-dates&gt;&lt;date&gt;Feb&lt;/date&gt;&lt;/pub-dates&gt;&lt;/dates&gt;&lt;isbn&gt;1718-7729 (Electronic)&amp;#xD;1198-0052 (Linking)&lt;/isbn&gt;&lt;accession-num&gt;30853807&lt;/accession-num&gt;&lt;urls&gt;&lt;related-urls&gt;&lt;url&gt;https://www.ncbi.nlm.nih.gov/pubmed/30853807&lt;/url&gt;&lt;/related-urls&gt;&lt;/urls&gt;&lt;custom2&gt;PMC6380631&lt;/custom2&gt;&lt;electronic-resource-num&gt;10.3747/co.26.4135&lt;/electronic-resource-num&gt;&lt;/record&gt;&lt;/Cite&gt;&lt;/EndNote&gt;</w:instrText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]</w:t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A90F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platelet-associated indicators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 mea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 volume (MPV)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platelet-to-lymphocyte ratio (PLR)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ve been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cribed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stinguishable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rous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dicators of pNET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isk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prognosis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XJhbWFuPC9BdXRob3I+PFllYXI+MjAxMTwvWWVhcj48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</w:fldData>
        </w:fldChar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0537A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LYXJhbWFuPC9BdXRob3I+PFllYXI+MjAxMTwvWWVhcj48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</w:fldData>
        </w:fldChar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0537A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0537A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0537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,11]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0903E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5333E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43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nother study,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PV and PL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pNET</w:t>
      </w:r>
      <w:r w:rsidR="002A5B1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9943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ported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ot</w:t>
      </w:r>
      <w:r w:rsidR="009943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943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dependen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currence risk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actors for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adical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ion</w:t>
      </w:r>
      <w:proofErr w:type="gramEnd"/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11561E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800B91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11561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]</w:t>
      </w:r>
      <w:r w:rsidR="00800B9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A5776E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A5776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mor-infiltrating 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s 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TIPs)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ducated and activ</w:t>
      </w:r>
      <w:r w:rsidR="00C8729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t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C8729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F970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tumor cells</w:t>
      </w:r>
      <w:r w:rsidR="00C8729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their distribution promotes</w:t>
      </w:r>
      <w:r w:rsidR="00C5603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etastasis of tumor cells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p</w:t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vious study</w:t>
      </w:r>
      <w:r w:rsidR="00265069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vealed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gnostic significance of TIPs in resectable pancreatic cancer</w:t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g8L1llYXI+PFJl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</w:fldData>
        </w:fldChar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1038D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g8L1llYXI+PFJl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</w:fldData>
        </w:fldChar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038D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1038D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1038D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1038D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]</w:t>
      </w:r>
      <w:r w:rsidR="001038D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093C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, 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r w:rsidR="00D931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ole</w:t>
      </w:r>
      <w:r w:rsidR="00F707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E072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Ps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mains unclear. </w:t>
      </w:r>
    </w:p>
    <w:p w14:paraId="61C881F1" w14:textId="3FA19D1B" w:rsidR="00F201CF" w:rsidRPr="00447A3A" w:rsidRDefault="00D9315B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is study, we</w:t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valuate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potential value of TIPs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sessment</w:t>
      </w:r>
      <w:r w:rsidR="001B346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omarker to predict survival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recurrence outcome</w:t>
      </w:r>
      <w:r w:rsidR="009A4F5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atients with pNET undergoing radical resection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642DF787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27DF558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MATERIALS AND METHODS</w:t>
      </w:r>
    </w:p>
    <w:p w14:paraId="453A221C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Patients</w:t>
      </w:r>
    </w:p>
    <w:p w14:paraId="623B70A6" w14:textId="4E5B15AD" w:rsidR="00F201CF" w:rsidRPr="00447A3A" w:rsidRDefault="0016030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t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13 patients who had undergone radical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urgical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ion from 2012 to 2017 at our institution were retrospectively enrolled. All specimens were selected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D6512" w:rsidRPr="006B51A7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ia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hologic diagnosis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out distant metastasi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her tumor history. None of the patients had received any preoperative chemotherapy or radiotherapy or died of postoperative complications within 30 d. All case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clude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mplete clinical preoperative and postoperati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e data, and</w:t>
      </w:r>
      <w:r w:rsidR="00BF2977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6D651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BF297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l patients received therap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 </w:t>
      </w:r>
      <w:r w:rsidR="00BF297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dan University Shanghai Cancer Center.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is study was approved by the Human Research Ethics Committee of Fudan University Shanghai Cancer Center and wa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erforme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ccordance with the tenets of the World Medical Association Declaration of Helsinki. </w:t>
      </w:r>
    </w:p>
    <w:p w14:paraId="1D5D8066" w14:textId="175B5D59" w:rsidR="00F201CF" w:rsidRPr="00447A3A" w:rsidRDefault="00F201CF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ge referred to the time when a patient was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fini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vely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agnosed with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umor location was divided into pancreatic hea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ncreatic body with tail. Tumor grade was classifie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cording to 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Ki-67 labeling index of the World Health Organization in 2017, and 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Nodes Metastases (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NM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taging was assessed as the eighth edition norm of the American Joint Committee on Cancer. Preoperative platelet-associated indicators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cluding platelet count, MPV, and PLR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measured and calculated </w:t>
      </w:r>
      <w:r w:rsidR="00FA125B" w:rsidRPr="006B51A7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ia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lood tests within 3 d before surgery. </w:t>
      </w:r>
    </w:p>
    <w:p w14:paraId="271398B5" w14:textId="00B20B6B" w:rsidR="00F201CF" w:rsidRPr="00447A3A" w:rsidRDefault="00F201CF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ostoperative patients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outine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valuated according to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inical manifestation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auxiliary examination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including tumor markers (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rbohydrate antige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9-9, 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cer antige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25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proofErr w:type="spellStart"/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rcinoembryonic</w:t>
      </w:r>
      <w:proofErr w:type="spellEnd"/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tige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mong other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and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ag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aminations (enhanced computed tomography, enhanced magnetic resonance imaging, </w:t>
      </w:r>
      <w:proofErr w:type="spellStart"/>
      <w:r w:rsidR="00FA125B" w:rsidRPr="006B51A7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etc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s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ric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llow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p until the last follow-up in January 2019. OS was defined as the interval from the date of surgery to death or the last follow-up. Recurrence-free survival (RFS) was defined as the interval from the date of surgery to the date of tumor recurrence or the last follow-up. </w:t>
      </w:r>
    </w:p>
    <w:p w14:paraId="35D60E74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FF5428B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Histopathological assessment </w:t>
      </w:r>
    </w:p>
    <w:p w14:paraId="413DF1B8" w14:textId="62468DC0" w:rsidR="006F7248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rmalin-fixed and paraffin-embedded serial pathological sections of surgica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resection specimens were utilized to perform immunostaining. Immunohistochemistr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scribed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detai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low. Baked slide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deparaffiniz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xylene an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hydra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ethano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centration gradien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dogenous peroxidase activit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inhibi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3% methanol solution of hydrogen peroxide in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queous chamber at 37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°C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antigen retrieval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conduct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sing high-pressure heated induction in citrate buffer (pH 6.0, G1201, Servicebio, Wuhan, China).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n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onspecific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ind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blocked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0% normal goat serum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imary monoclonal anti-CD42b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tibod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diluted 1:150, anti-CD42b, EPR6995; Abcam, Cambridge, MA</w:t>
      </w:r>
      <w:r w:rsidR="00314AC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United Stat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was applied to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ct 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-specific marker CD42b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lides were incubated 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condary antibod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o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3,3’-diaminobenzidine chromogen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sing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condary Antibody Kit (G1210-2-A, </w:t>
      </w:r>
      <w:proofErr w:type="spell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rvicebio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Next,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uclei were stained with </w:t>
      </w:r>
      <w:proofErr w:type="spell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matoxylin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G1004, </w:t>
      </w:r>
      <w:proofErr w:type="spell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rvicebio</w:t>
      </w:r>
      <w:proofErr w:type="spell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Finally,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lices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quentially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posed to an ethano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ntration gradient and xylene and were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aled 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irtigh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 neutral resin a</w:t>
      </w:r>
      <w:r w:rsidR="005C364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d coverslips. </w:t>
      </w:r>
    </w:p>
    <w:p w14:paraId="2F06B67F" w14:textId="47B8EFAB" w:rsidR="00F201CF" w:rsidRPr="00447A3A" w:rsidRDefault="00B77DE8" w:rsidP="006B51A7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immunostaining images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whole slide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rom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ch case were evaluated under low-power scanning magnification (×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00). Hotspot images were defined as the areas in the tumor with the highest number of cells with immunoreactive staining. Under high-power magnification (×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200), 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presentative photographs of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tspot were captured to identify the number of TIPs. The results were independently reviewed by two blinded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dependent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linical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erience</w:t>
      </w:r>
      <w:r w:rsidR="009D69C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hologists. Positive test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performed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ncreatic adenocarcinoma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finitively </w:t>
      </w:r>
      <w:r w:rsidR="00FA125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owed CD42b</w:t>
      </w:r>
      <w:r w:rsidR="00FA125B" w:rsidRPr="00447A3A" w:rsidDel="00FA125B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aining. Negative controls were treated identically but with the primary antibodies omitted.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evaluation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riteria were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positive referred to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munostained platelet distribution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F201CF"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accounted for </w:t>
      </w:r>
      <w:r w:rsidR="00F201CF"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≥</w:t>
      </w:r>
      <w:r w:rsidR="00F201CF"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10% of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tratumoral region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gative referred to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munostained platelet distribution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counted for &lt; 10% of intratumoral region; furthermore,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amples with platelet immunostaining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mited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tratumoral vessels or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eritumoral area were also regarded as negative</w: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YWl0bzwvQXV0aG9yPjxZZWFyPjIwMTc8L1llYXI+PFJl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YWl0bzwvQXV0aG9yPjxZZWFyPjIwMTc8L1llYXI+PFJl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-15]</w:t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e study, we evaluated 5%, 10%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0% as the cut-off values for CD42b expression. The proportion of positive CD42b expression at cut-off values of 5%, 10%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0% </w:t>
      </w:r>
      <w:r w:rsidR="00F00FA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0.18%, 47.79%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5.66%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spectively. The </w:t>
      </w:r>
      <w:r w:rsidR="00F73F50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alue for survival comparison between patients with positive CD42b 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expression and those with negative CD42b expression were 0.042, 0.005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0.771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spectively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t cut-off values of 5%, 10%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73F5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20%. The cut-off value of 10% had the best survival discrimination and was chosen as the cut-off value.</w:t>
      </w:r>
    </w:p>
    <w:p w14:paraId="2F940479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C7C63BB" w14:textId="77777777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Statistical analysis </w:t>
      </w:r>
    </w:p>
    <w:p w14:paraId="2B0AEB9B" w14:textId="1CCF42B3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rrelations between TIP expression and clinicopathologic characteristics were analyzed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ing a chi</w:t>
      </w:r>
      <w:r w:rsidR="0067238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quare test. Kaplan–Meier survival curves were used to display OS and RFS, and differences between groups were compared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og-rank test. Univariate and multivariate Cox regression analyses were used to identify independent prognostic factors for recurrence and survival. All tests were two sided, and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326BA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5 was considered statistically significant. Statistical analyses were performed using SPSS 24.0 </w:t>
      </w:r>
      <w:r w:rsidR="000A178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oftw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SPSS Inc., </w:t>
      </w:r>
      <w:r w:rsidR="006F724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monk, NY</w:t>
      </w:r>
      <w:r w:rsidR="00D326B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United Stat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.</w:t>
      </w:r>
    </w:p>
    <w:p w14:paraId="5CFD57A6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7E1859F0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SULTS</w:t>
      </w:r>
    </w:p>
    <w:p w14:paraId="073F35D7" w14:textId="5408205E" w:rsidR="00F201CF" w:rsidRPr="00447A3A" w:rsidRDefault="00FB78D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Clinicopathologic </w:t>
      </w:r>
      <w:r w:rsidR="00F201CF"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characteristics of patients</w:t>
      </w:r>
    </w:p>
    <w:p w14:paraId="1F013114" w14:textId="563E7CC1" w:rsidR="00F201CF" w:rsidRPr="00447A3A" w:rsidRDefault="00FB78D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clinicopathologic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haracteristics of all the patients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 shown in Tab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e 1. The median age was 54 years, and 50 (44.24%) patients were males. There were 66 (58.41%) patien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head tumors, and 5 (4.42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%) patien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nctional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l belonging to insulinoma. The 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jority (58.41%) of patients was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tage 1 and stage 2, and the rest were stage 3. Similarly, 101 (89.38%) tumors were grade 1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the remaining </w:t>
      </w:r>
      <w:proofErr w:type="gramStart"/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</w:t>
      </w:r>
      <w:proofErr w:type="gramEnd"/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ade 2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 median preoperative platelet count, MPV, and PLR were 225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×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0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9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/L, 11.1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L, and 130.7, respectively. At the last follow-up, 13 patients (11.50%)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d died,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41 patients (36.28%) had recurrence. Furthermore, the 1-year, 3-year, and 5-year mortality rates were 3.6%, 8.8%, and 14.2%, respectively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1-year, 3-year, and 5-year recurrence rates were 8.0%, 15.7%, and 27.7%, respectively.</w:t>
      </w:r>
    </w:p>
    <w:p w14:paraId="0BC49A0B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056604E" w14:textId="3644ED01" w:rsidR="00F201CF" w:rsidRPr="00447A3A" w:rsidRDefault="0067384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P</w:t>
      </w:r>
      <w:r w:rsidR="00F201CF"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resence of TIPs was associated with poor OS and RFS</w:t>
      </w:r>
    </w:p>
    <w:p w14:paraId="5CB94EAD" w14:textId="6978C980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sitive CD42b (a platelet-specific marker) expression was seen in the intratumoral spaces surr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unding cancer cells (Figure 1A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;</w:t>
      </w:r>
      <w:r w:rsidR="00880D1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contrast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80D1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gative CD42b staining </w:t>
      </w:r>
      <w:r w:rsidR="005C364B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ferred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o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 absence of</w:t>
      </w:r>
      <w:r w:rsidR="00656D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ratumoral CD42b expression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r positive CD42b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expression 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ly in 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ratumoral vessels (Figure 1C</w:t>
      </w:r>
      <w:r w:rsidR="0087726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780F9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8C2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.</w:t>
      </w:r>
      <w:r w:rsidR="00880D1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itive CD42b expression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 observed i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47.79%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atients.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shown in Table 2, 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ither basic characteristics nor preoperative platelet count, MPV,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R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atistic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ionship with CD42b expression (all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5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.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Kaplan-Meier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rvival curves reve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 that patients wi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 positive CD42b expression show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orse OS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5) and RFS (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C06D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1) than those with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egative CD42b expression (Figure 2), indicating that the presence of TIPs was associated with poorer clinical outcomes</w:t>
      </w:r>
      <w:r w:rsidR="00750B5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4C0C217B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86D5556" w14:textId="0D4500A1" w:rsidR="00F201CF" w:rsidRPr="00447A3A" w:rsidRDefault="00673843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P</w:t>
      </w:r>
      <w:r w:rsidR="00F201CF" w:rsidRPr="00447A3A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 xml:space="preserve">resence of TIPs was an independent prognosis factor for patients </w:t>
      </w:r>
    </w:p>
    <w:p w14:paraId="656F7C10" w14:textId="2B35DBFC" w:rsidR="00F201CF" w:rsidRPr="00447A3A" w:rsidRDefault="00F201CF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shown in Table 3, univariate analysis showed that TNM stage (O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5; RF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), tumor grade (O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; RF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1)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CD42b expression (OS: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302A27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15; RFS: 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) were associated with patient clinical outcomes, while platelet count, MPV, and PLR were not associated with patient OS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FS (all </w:t>
      </w: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Pr="00447A3A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＞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5). Multivariate analysis (Table 4) showed that CD42b expression was an independent prognostic factor for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o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S (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49) and RFS (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=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3). Tumor grade and TNM stage were also independently associated with patient prognosis. The above results demonstrate that the presence of TIPs </w:t>
      </w:r>
      <w:r w:rsidR="002F251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predictor of poor OS and RFS.</w:t>
      </w:r>
    </w:p>
    <w:p w14:paraId="00F75805" w14:textId="77777777" w:rsidR="0015057A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BF86201" w14:textId="77777777" w:rsidR="00F201CF" w:rsidRPr="00447A3A" w:rsidRDefault="0015057A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DISCUSSION</w:t>
      </w:r>
    </w:p>
    <w:p w14:paraId="72D47DF4" w14:textId="5A92A57C" w:rsidR="00F201CF" w:rsidRPr="00447A3A" w:rsidRDefault="00C87292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this study, platelet count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by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ood test had no significant value in prediction o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rvival and recurrence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imilar results were observed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her platelet-associated indicators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lood test. Notably, we demonstrated that t</w:t>
      </w:r>
      <w:r w:rsidR="00B3508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 presence of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P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e tumor m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croenvironment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hibited potential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isk </w:t>
      </w:r>
      <w:r w:rsidR="00B3508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omarker to predic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rognosis of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llowing radical resection.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determination of TIPs in tumor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uld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mprov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gnostic classifi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tion of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fter resection.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5CF0EAD2" w14:textId="1ADA95F0" w:rsidR="00B06FA4" w:rsidRPr="00447A3A" w:rsidRDefault="007F4E4F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veral </w:t>
      </w:r>
      <w:r w:rsidR="00A1035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aso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s were attributed to 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 irrelative association between preoperative platel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unt, MPV, and PLR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lood tests and clin</w:t>
      </w:r>
      <w:r w:rsidR="00203FC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al outcome</w:t>
      </w:r>
      <w:r w:rsidR="00E20F54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able pNET</w:t>
      </w:r>
      <w:r w:rsidR="00F201C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irst, these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rs themselves might not be appropriate to predict prognosis. Platelet count, MPV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PLR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vid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mited information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rning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malignant features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pNET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ir levels remained unchange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even after tumor recurrence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HYWl0YW5pZGlzPC9BdXRob3I+PFllYXI+MjAxODwvWWVh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</w:fldData>
        </w:fldChar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]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econd, preoperative platelet count, MPV, and PLR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blood tests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sily affected by other disease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,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 as hematopoietic disease, hypersplenism, 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on cardiovascular and cerebrovascular diseases. They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so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 influenced by drugs</w:t>
      </w:r>
      <w:r w:rsidR="00FB78D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uch as aspirin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ZYW5nPC9BdXRob3I+PFllYXI+MjAxNjwvWWVhcj48UmVj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ZYW5nPC9BdXRob3I+PFllYXI+MjAxNjwvWWVhcj48UmVj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B06FA4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6]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Last, platelet count, MPV, and PLR detected as systemic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rs might not accurate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y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flect the specific regional details of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microenvironment. Minor changes in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microenvironment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n</w:t>
      </w:r>
      <w:r w:rsidR="00B06FA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t be determined by systemic indicators.</w:t>
      </w:r>
    </w:p>
    <w:p w14:paraId="216D4F2F" w14:textId="41407DDC" w:rsidR="00B06FA4" w:rsidRPr="00447A3A" w:rsidRDefault="00B06FA4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Ps exhibit the activated and agminated status of intratumoral platelet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nticed by tumor cells into sustaining stability. They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duced by tumor cells </w:t>
      </w:r>
      <w:r w:rsidRPr="006B51A7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vi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rect and indirect mechanisms through a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rie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indispensable processe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c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 divided into penetration, activation, and aggreg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IP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ravel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asily through tumor-associated vessels due to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ragility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these vessel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haracterized by overexpressed, abnormal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leaky tumor vasculatur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Ronca&lt;/Author&gt;&lt;Year&gt;2017&lt;/Year&gt;&lt;RecNum&gt;341&lt;/RecNum&gt;&lt;DisplayText&gt;&lt;style face="superscript"&gt;[18]&lt;/style&gt;&lt;/DisplayText&gt;&lt;record&gt;&lt;rec-number&gt;341&lt;/rec-number&gt;&lt;foreign-keys&gt;&lt;key app="EN" db-id="ssxzrwzzmpd0raezxaoxfse4rd00pwxsrrr5" timestamp="1557676083"&gt;341&lt;/key&gt;&lt;/foreign-keys&gt;&lt;ref-type name="Journal Article"&gt;17&lt;/ref-type&gt;&lt;contributors&gt;&lt;authors&gt;&lt;author&gt;Ronca, R.&lt;/author&gt;&lt;author&gt;Benkheil, M.&lt;/author&gt;&lt;author&gt;Mitola, S.&lt;/author&gt;&lt;author&gt;Struyf, S.&lt;/author&gt;&lt;author&gt;Liekens, S.&lt;/author&gt;&lt;/authors&gt;&lt;/contributors&gt;&lt;auth-address&gt;Experimental Oncology and Immunology, Department of Molecular and Translational Medicine, University of Brescia, Brescia, Italy.&amp;#xD;Laboratory of Virology and Chemotherapy, Rega Institute for Medical Research, Leuven, Belgium.&amp;#xD;Laboratory of Molecular Immunology, Rega Institute for Medical Research, Leuven, Belgium.&lt;/auth-address&gt;&lt;titles&gt;&lt;title&gt;Tumor angiogenesis revisited: Regulators and clinical implications&lt;/title&gt;&lt;secondary-title&gt;Med Res Rev&lt;/secondary-title&gt;&lt;/titles&gt;&lt;periodical&gt;&lt;full-title&gt;Med Res Rev&lt;/full-title&gt;&lt;/periodical&gt;&lt;pages&gt;1231-1274&lt;/pages&gt;&lt;volume&gt;37&lt;/volume&gt;&lt;number&gt;6&lt;/number&gt;&lt;edition&gt;2017/06/24&lt;/edition&gt;&lt;keywords&gt;&lt;keyword&gt;Angiogenesis Inhibitors/physiology/therapeutic use&lt;/keyword&gt;&lt;keyword&gt;Animals&lt;/keyword&gt;&lt;keyword&gt;Humans&lt;/keyword&gt;&lt;keyword&gt;Neoplasms/*blood supply/drug therapy/pathology&lt;/keyword&gt;&lt;keyword&gt;Neovascularization, Pathologic/metabolism/pathology&lt;/keyword&gt;&lt;keyword&gt;*angiogenesis&lt;/keyword&gt;&lt;keyword&gt;*endothelial cell metabolism&lt;/keyword&gt;&lt;keyword&gt;*growth factors&lt;/keyword&gt;&lt;keyword&gt;*novel concepts&lt;/keyword&gt;&lt;keyword&gt;*tumor resistance&lt;/keyword&gt;&lt;/keywords&gt;&lt;dates&gt;&lt;year&gt;2017&lt;/year&gt;&lt;pub-dates&gt;&lt;date&gt;Nov&lt;/date&gt;&lt;/pub-dates&gt;&lt;/dates&gt;&lt;isbn&gt;1098-1128 (Electronic)&amp;#xD;0198-6325 (Linking)&lt;/isbn&gt;&lt;accession-num&gt;28643862&lt;/accession-num&gt;&lt;urls&gt;&lt;related-urls&gt;&lt;url&gt;https://www.ncbi.nlm.nih.gov/pubmed/28643862&lt;/url&gt;&lt;/related-urls&gt;&lt;/urls&gt;&lt;electronic-resource-num&gt;10.1002/med.21452&lt;/electronic-resource-num&gt;&lt;/record&gt;&lt;/Cite&gt;&lt;/EndNote&gt;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8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y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ubsequently activated by cancer-released factors, cancer-surface molecules, or cancer-induced aggreg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Miao&lt;/Author&gt;&lt;Year&gt;2019&lt;/Year&gt;&lt;RecNum&gt;342&lt;/RecNum&gt;&lt;DisplayText&gt;&lt;style face="superscript"&gt;[19]&lt;/style&gt;&lt;/DisplayText&gt;&lt;record&gt;&lt;rec-number&gt;342&lt;/rec-number&gt;&lt;foreign-keys&gt;&lt;key app="EN" db-id="ssxzrwzzmpd0raezxaoxfse4rd00pwxsrrr5" timestamp="1557676134"&gt;342&lt;/key&gt;&lt;/foreign-keys&gt;&lt;ref-type name="Journal Article"&gt;17&lt;/ref-type&gt;&lt;contributors&gt;&lt;authors&gt;&lt;author&gt;Miao, S.&lt;/author&gt;&lt;author&gt;Shu, D.&lt;/author&gt;&lt;author&gt;Zhu, Y.&lt;/author&gt;&lt;author&gt;Lu, M.&lt;/author&gt;&lt;author&gt;Zhang, Q.&lt;/author&gt;&lt;author&gt;Pei, Y.&lt;/author&gt;&lt;author&gt;He, A. D.&lt;/author&gt;&lt;author&gt;Ma, R.&lt;/author&gt;&lt;author&gt;Zhang, B.&lt;/author&gt;&lt;author&gt;Ming, Z. Y.&lt;/author&gt;&lt;/authors&gt;&lt;/contributors&gt;&lt;auth-address&gt;Department of Pharmacology, School of Basic Medicine, Tongji Medical College of Huazhong University of Science and Technology, Wuhan, China.&amp;#xD;Department of Urology, Affiliated Hospital of Qingdao University, Qingdao, China.&amp;#xD;Department of Surgery, Tongji Hospital, Tongji Medical College, Huazhong University of Science and Technology, Wuhan, China.&amp;#xD;Department of Pharmacology, School of Basic Medicine, Tongji Medical College of Huazhong University of Science and Technology, Wuhan, China. zyming@hust.edu.cn.&amp;#xD;The Key Laboratory for Drug Target Research and Pharmacodynamic Evaluation of Hubei Province, Wuhan, China. zyming@hust.edu.cn.&lt;/auth-address&gt;&lt;titles&gt;&lt;title&gt;Cancer cell-derived immunoglobulin G activates platelets by binding to platelet FcgammaRIIa&lt;/title&gt;&lt;secondary-title&gt;Cell Death Dis&lt;/secondary-title&gt;&lt;/titles&gt;&lt;periodical&gt;&lt;full-title&gt;Cell Death Dis&lt;/full-title&gt;&lt;/periodical&gt;&lt;pages&gt;87&lt;/pages&gt;&lt;volume&gt;10&lt;/volume&gt;&lt;number&gt;2&lt;/number&gt;&lt;edition&gt;2019/01/30&lt;/edition&gt;&lt;dates&gt;&lt;year&gt;2019&lt;/year&gt;&lt;pub-dates&gt;&lt;date&gt;Jan 28&lt;/date&gt;&lt;/pub-dates&gt;&lt;/dates&gt;&lt;isbn&gt;2041-4889 (Electronic)&lt;/isbn&gt;&lt;accession-num&gt;30692520&lt;/accession-num&gt;&lt;urls&gt;&lt;related-urls&gt;&lt;url&gt;https://www.ncbi.nlm.nih.gov/pubmed/30692520&lt;/url&gt;&lt;/related-urls&gt;&lt;/urls&gt;&lt;custom2&gt;PMC6349849&lt;/custom2&gt;&lt;electronic-resource-num&gt;10.1038/s41419-019-1367-x&lt;/electronic-resource-num&gt;&lt;/record&gt;&lt;/Cite&gt;&lt;/EndNote&gt;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9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IPs gather around tumor cells and further motivate other platelet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rough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ces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platelet coagul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g8L1llYXI+PFJl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aaGFuZzwvQXV0aG9yPjxZZWFyPjIwMTg8L1llYXI+PFJl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0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IPs are seldom affected by change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lood contents because TIPs are formed by activated platelet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are primarily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tracted from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loodstream into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region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us, no statistic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ionship was observed between TIPs and p</w:t>
      </w:r>
      <w:r w:rsidR="009B7E7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telet cou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, MPV,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R (Table 2). </w:t>
      </w:r>
    </w:p>
    <w:p w14:paraId="79839031" w14:textId="60BAE6B8" w:rsidR="009B7E7C" w:rsidRPr="00447A3A" w:rsidRDefault="009B7E7C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resence of TIPs is considered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tential biomarker for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edict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gnosis outcom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ectable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which is attributed to the interaction between platelets and tumor cells. Not only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cells stimulate platelets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u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01F2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so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mmunicate with tumor cells by releasing numerous proteins, growth factors, microparticles, and microRNAs to promote tumor progress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b2p0dWtpZXdpY3o8L0F1dGhvcj48WWVhcj4yMDE3PC9Z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Platelets enhance tumor proliferation by secreting transforming growth factor-β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DaG88L0F1dGhvcj48WWVhcj4yMDEyPC9ZZWFyPjxSZWNO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DaG88L0F1dGhvcj48WWVhcj4yMDEyPC9ZZWFyPjxSZWNO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1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promote tumor invasion </w:t>
      </w:r>
      <w:r w:rsidRPr="006B51A7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i</w:t>
      </w:r>
      <w:r w:rsidR="00EA5999" w:rsidRPr="006B51A7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a</w:t>
      </w:r>
      <w:r w:rsidR="00EA599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ecretion of microRNA-223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MaWFuZzwvQXV0aG9yPjxZZWFyPjIwMTU8L1llYXI+PFJl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MaWFuZzwvQXV0aG9yPjxZZWFyPjIwMTU8L1llYXI+PFJl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2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nd facilitate tumor metastasis through activation o</w:t>
      </w:r>
      <w:r w:rsidR="00816F76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 YAP1 signaling in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IYWVtbWVybGU8L0F1dGhvcj48WWVhcj4yMDE3PC9ZZWFy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IYWVtbWVybGU8L0F1dGhvcj48WWVhcj4yMDE3PC9ZZWFy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=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3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Activated platelet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y o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racrine activation of the epidermal growth factor receptor and downstream DNA-dependent protein kinase to motivat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ti-apoptosis response of tumor cell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dTwvQXV0aG9yPjxZZWFyPjIwMTQ8L1llYXI+PFJlY051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BdTwvQXV0aG9yPjxZZWFyPjIwMTQ8L1llYXI+PFJlY051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4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Platele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produce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angiogenic proteins vascular endothelial growth factors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hich contribute to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ovascularization process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assis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cells in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btaining sufficien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utrition and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id 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rther extravasatio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KaWFuZzwvQXV0aG9yPjxZZWFyPjIwMTc8L1llYXI+PFJl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KaWFuZzwvQXV0aG9yPjxZZWFyPjIwMTc8L1llYXI+PFJl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,25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The antitumor reactivity of natural killer cell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so be impaired by platelets through platelet-derived transforming growth factor-β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Kopp&lt;/Author&gt;&lt;Year&gt;2009&lt;/Year&gt;&lt;RecNum&gt;350&lt;/RecNum&gt;&lt;DisplayText&gt;&lt;style face="superscript"&gt;[26]&lt;/style&gt;&lt;/DisplayText&gt;&lt;record&gt;&lt;rec-number&gt;350&lt;/rec-number&gt;&lt;foreign-keys&gt;&lt;key app="EN" db-id="ssxzrwzzmpd0raezxaoxfse4rd00pwxsrrr5" timestamp="1557676588"&gt;350&lt;/key&gt;&lt;/foreign-keys&gt;&lt;ref-type name="Journal Article"&gt;17&lt;/ref-type&gt;&lt;contributors&gt;&lt;authors&gt;&lt;author&gt;Kopp, H. G.&lt;/author&gt;&lt;author&gt;Placke, T.&lt;/author&gt;&lt;author&gt;Salih, H. R.&lt;/author&gt;&lt;/authors&gt;&lt;/contributors&gt;&lt;auth-address&gt;Department of Hematology/Oncology, Eberhard Karls University, Tubingen, Germany.&lt;/auth-address&gt;&lt;titles&gt;&lt;title&gt;Platelet-derived transforming growth factor-beta down-regulates NKG2D thereby inhibiting natural killer cell antitumor reactivity&lt;/title&gt;&lt;secondary-title&gt;Cancer Res&lt;/secondary-title&gt;&lt;/titles&gt;&lt;periodical&gt;&lt;full-title&gt;Cancer Res&lt;/full-title&gt;&lt;/periodical&gt;&lt;pages&gt;7775-83&lt;/pages&gt;&lt;volume&gt;69&lt;/volume&gt;&lt;number&gt;19&lt;/number&gt;&lt;edition&gt;2009/09/10&lt;/edition&gt;&lt;keywords&gt;&lt;keyword&gt;Blood Platelets/immunology&lt;/keyword&gt;&lt;keyword&gt;Cell Line, Tumor&lt;/keyword&gt;&lt;keyword&gt;Down-Regulation&lt;/keyword&gt;&lt;keyword&gt;HCT116 Cells&lt;/keyword&gt;&lt;keyword&gt;Humans&lt;/keyword&gt;&lt;keyword&gt;Interferon-gamma/biosynthesis/blood&lt;/keyword&gt;&lt;keyword&gt;Killer Cells, Natural/*immunology&lt;/keyword&gt;&lt;keyword&gt;NK Cell Lectin-Like Receptor Subfamily K/*biosynthesis/genetics&lt;/keyword&gt;&lt;keyword&gt;Neoplasms/blood/*immunology&lt;/keyword&gt;&lt;keyword&gt;Platelet Activation&lt;/keyword&gt;&lt;keyword&gt;Transforming Growth Factor beta/blood/*immunology&lt;/keyword&gt;&lt;/keywords&gt;&lt;dates&gt;&lt;year&gt;2009&lt;/year&gt;&lt;pub-dates&gt;&lt;date&gt;Oct 1&lt;/date&gt;&lt;/pub-dates&gt;&lt;/dates&gt;&lt;isbn&gt;1538-7445 (Electronic)&amp;#xD;0008-5472 (Linking)&lt;/isbn&gt;&lt;accession-num&gt;19738039&lt;/accession-num&gt;&lt;urls&gt;&lt;related-urls&gt;&lt;url&gt;https://www.ncbi.nlm.nih.gov/pubmed/19738039&lt;/url&gt;&lt;/related-urls&gt;&lt;/urls&gt;&lt;electronic-resource-num&gt;10.1158/0008-5472.CAN-09-2123&lt;/electronic-resource-num&gt;&lt;/record&gt;&lt;/Cite&gt;&lt;/EndNote&gt;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6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In addition, platelets induce cisplatin resistance through the Akt/Bad/Bcl-2 signaling pathway under endoplasmic reticulum stres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YW5nPC9BdXRob3I+PFllYXI+MjAxODwvWWVhcj48UmVj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YW5nPC9BdXRob3I+PFllYXI+MjAxODwvWWVhcj48UmVj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</w:fldData>
        </w:fldChar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 interaction between platelets and tumor cells forms a mutually reinforcing cycle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mote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umor metastasis. Thus, a reduction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telet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filtratio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the tumor microenvironment might be a potential treatment strategy for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NET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In addition,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e of the mechanisms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nderlying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antitumor effect of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spirin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 multiple endocrine neoplasia type 1 was attributed to target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rapy of platelet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NYW5vaGFyYW48L0F1dGhvcj48WWVhcj4yMDE4PC9ZZWFy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NYW5vaGFyYW48L0F1dGhvcj48WWVhcj4yMDE4PC9ZZWFy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</w:fldData>
        </w:fldChar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0B0163"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Pr="006B51A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0B0163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7]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</w:p>
    <w:p w14:paraId="473FAB00" w14:textId="104C971D" w:rsidR="009B7E7C" w:rsidRPr="00447A3A" w:rsidRDefault="009B7E7C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ur study has some limitations.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irst, 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ature of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trospective study with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imited sample size restricts the level of evidence. A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ther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spective study with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large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ample size </w:t>
      </w:r>
      <w:r w:rsidR="00EE772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ed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nduct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multicente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operation. Next, the mechanism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 which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s influence the recurrence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f patients with resectable pNET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not thoroughly investigat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4D21A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thus,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dition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eriments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examin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mechanism need to be implemented.</w:t>
      </w:r>
    </w:p>
    <w:p w14:paraId="708FFAEF" w14:textId="1656F5D9" w:rsidR="009B7E7C" w:rsidRPr="00447A3A" w:rsidRDefault="009B7E7C" w:rsidP="0067384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conclusion, w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un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t TIPs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potential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rognosis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.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addition,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rapy </w:t>
      </w:r>
      <w:r w:rsidR="00CA78A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argeting </w:t>
      </w:r>
      <w:r w:rsidR="0065033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latelets in pNE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uld improve the long-term survival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patient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5E9A9E28" w14:textId="77777777" w:rsidR="00750B58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CB23DC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aps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Segoe UI"/>
          <w:b/>
          <w:caps/>
          <w:color w:val="000000" w:themeColor="text1"/>
          <w:kern w:val="0"/>
          <w:sz w:val="24"/>
          <w:szCs w:val="24"/>
          <w:shd w:val="clear" w:color="auto" w:fill="FFFFFF"/>
        </w:rPr>
        <w:t>Article Highlights</w:t>
      </w:r>
      <w:r w:rsidR="005C55E7" w:rsidRPr="00447A3A">
        <w:rPr>
          <w:rFonts w:ascii="Book Antiqua" w:eastAsia="DengXian" w:hAnsi="Book Antiqua" w:cs="Segoe UI"/>
          <w:b/>
          <w:caps/>
          <w:color w:val="000000" w:themeColor="text1"/>
          <w:kern w:val="0"/>
          <w:sz w:val="24"/>
          <w:szCs w:val="24"/>
          <w:shd w:val="clear" w:color="auto" w:fill="FFFFFF"/>
        </w:rPr>
        <w:t xml:space="preserve"> </w:t>
      </w:r>
    </w:p>
    <w:p w14:paraId="0CF89539" w14:textId="77777777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background</w:t>
      </w:r>
      <w:r w:rsidRPr="00447A3A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</w:p>
    <w:p w14:paraId="3781597D" w14:textId="592553B7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ncreatic neuroendocrine tumor (pNET) is the second 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s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on malignancy among pancreatic tumors. Most </w:t>
      </w:r>
      <w:r w:rsidR="008A3319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a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imarily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ncentrated on the significance of tumor cells, but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ew hav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cused on the importance of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microenvironment in pNET. Platelets ar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mportant component of the tumor microenvironment. However, the importance of platelets in pNET lacks adequate literature support.</w:t>
      </w:r>
    </w:p>
    <w:p w14:paraId="7852E992" w14:textId="77777777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1FD78C17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lastRenderedPageBreak/>
        <w:t>Research motivation</w:t>
      </w:r>
    </w:p>
    <w:p w14:paraId="2B26002F" w14:textId="3E17CC68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o </w:t>
      </w:r>
      <w:r w:rsidR="00903CD0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ssess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potential clinical meaning of platelets in pNET and offer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>evidence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oncerning a potential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ti-platelet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rapeutic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trategy </w:t>
      </w:r>
      <w:r w:rsidR="00CA78AC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for 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>pNET.</w:t>
      </w:r>
    </w:p>
    <w:p w14:paraId="6BE1DCE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</w:p>
    <w:p w14:paraId="52E42484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objectives</w:t>
      </w:r>
    </w:p>
    <w:p w14:paraId="1559C861" w14:textId="1F5B8793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umor-infiltrating platelets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otential independent indic</w:t>
      </w:r>
      <w:r w:rsidR="00F83DDC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ors of survival and recurrence outcome for patients with resectable pNET.</w:t>
      </w:r>
      <w:r w:rsidRPr="00447A3A"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</w:p>
    <w:p w14:paraId="3068DE59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</w:p>
    <w:p w14:paraId="4226BD2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methods</w:t>
      </w:r>
    </w:p>
    <w:p w14:paraId="633312D9" w14:textId="654DDD1E" w:rsidR="00752C95" w:rsidRPr="00447A3A" w:rsidRDefault="00903CD0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ota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,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113 patients who had undergone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radical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surgical resection were retrospectively enrolled. All the specimens were selected </w:t>
      </w:r>
      <w:r w:rsidR="00752C95" w:rsidRPr="006B51A7">
        <w:rPr>
          <w:rFonts w:ascii="Book Antiqua" w:eastAsia="DengXian" w:hAnsi="Book Antiqua" w:cs="Times New Roman"/>
          <w:i/>
          <w:color w:val="000000" w:themeColor="text1"/>
          <w:kern w:val="0"/>
          <w:sz w:val="24"/>
          <w:szCs w:val="24"/>
        </w:rPr>
        <w:t>via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athologic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diagnosis </w:t>
      </w:r>
      <w:r w:rsidR="00950FEA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pNET without distant metastasis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752C95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other tumor history. None of the patients had received any preoperative chemotherapy or radiotherapy or died of postoperative complications within 30 d. 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mmunohistochemical analysis of CD42b expression in tumor specimen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performed to determine the presence of TIPs. Univariate and multivariat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alyses 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pplied </w:t>
      </w:r>
      <w:r w:rsidR="00752C95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analyze the prognostic value of tumor-infiltrating platelets.</w:t>
      </w:r>
    </w:p>
    <w:p w14:paraId="396709F1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  <w:kern w:val="0"/>
          <w:sz w:val="24"/>
          <w:szCs w:val="24"/>
        </w:rPr>
      </w:pPr>
    </w:p>
    <w:p w14:paraId="40F526BC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results</w:t>
      </w:r>
    </w:p>
    <w:p w14:paraId="17DBDF61" w14:textId="054CBBF9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-infiltrating platelets were observed in intratumoral areas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54 patients. </w:t>
      </w:r>
      <w:proofErr w:type="gramStart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ither basic characteristics nor preoperative platelet count, 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ean platelet volume, or platelet lymphoid ratio</w:t>
      </w:r>
      <w:proofErr w:type="gramEnd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atistic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ionship with CD42b expression. Platelet count, mean platelet volume, and platelet-to-lymphocyte ratio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termine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preoperative blood tests were not related to overall survival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urrence-free survival. Tumor-infiltrating platelets wer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ound to be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tential independent indic</w:t>
      </w:r>
      <w:r w:rsidR="00F83DDC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rs of survival and recurrence outcome for patients with resectable pNET. The major limitations were that the nature of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trospective study with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imited sample size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tricts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level of evidence and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t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mechanism 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y which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telets influence the recurrence of patients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not thoroughly investigated. </w:t>
      </w:r>
    </w:p>
    <w:p w14:paraId="691540FC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</w:pPr>
    </w:p>
    <w:p w14:paraId="6F6AFEF4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b/>
          <w:i/>
          <w:color w:val="000000" w:themeColor="text1"/>
          <w:kern w:val="0"/>
          <w:sz w:val="24"/>
          <w:szCs w:val="24"/>
          <w:shd w:val="clear" w:color="auto" w:fill="FFFFFF"/>
        </w:rPr>
      </w:pPr>
      <w:r w:rsidRPr="00447A3A">
        <w:rPr>
          <w:rFonts w:ascii="Book Antiqua" w:eastAsia="DengXian" w:hAnsi="Book Antiqua" w:cs="Times New Roman"/>
          <w:b/>
          <w:i/>
          <w:color w:val="000000" w:themeColor="text1"/>
          <w:kern w:val="0"/>
          <w:sz w:val="24"/>
          <w:szCs w:val="24"/>
        </w:rPr>
        <w:t>Research conclusions</w:t>
      </w:r>
    </w:p>
    <w:p w14:paraId="76C3B6B2" w14:textId="060DC901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We uncover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d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03CD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950FEA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ationship between tumor-infiltrating platelets and the prognosis of patients with pNET following radical resection.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We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found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-infiltrating platelet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were potential pNET prognosis indic</w:t>
      </w:r>
      <w:r w:rsidR="00F83DDC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ors. </w:t>
      </w:r>
      <w:r w:rsidR="008A3319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In addition,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herapy </w:t>
      </w:r>
      <w:r w:rsidR="00950FEA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argeting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platelets in pNET could improve long-term survival. We further provide the clinical meaning of platelets in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tumor microenvironment </w:t>
      </w:r>
      <w:r w:rsidR="00903CD0"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NET.</w:t>
      </w:r>
    </w:p>
    <w:p w14:paraId="4D44C5C5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</w:pPr>
    </w:p>
    <w:p w14:paraId="62640130" w14:textId="77777777" w:rsidR="00752C95" w:rsidRPr="00447A3A" w:rsidRDefault="00752C95" w:rsidP="00673843">
      <w:pPr>
        <w:adjustRightInd w:val="0"/>
        <w:snapToGrid w:val="0"/>
        <w:spacing w:line="360" w:lineRule="auto"/>
        <w:rPr>
          <w:rFonts w:ascii="Book Antiqua" w:eastAsia="DengXian" w:hAnsi="Book Antiqua" w:cs="Segoe UI"/>
          <w:b/>
          <w:i/>
          <w:color w:val="000000" w:themeColor="text1"/>
          <w:kern w:val="0"/>
          <w:sz w:val="24"/>
          <w:szCs w:val="24"/>
          <w:shd w:val="clear" w:color="auto" w:fill="FFFFFF"/>
        </w:rPr>
      </w:pPr>
      <w:r w:rsidRPr="00447A3A">
        <w:rPr>
          <w:rFonts w:ascii="Book Antiqua" w:eastAsia="DengXian" w:hAnsi="Book Antiqua" w:cs="Segoe UI"/>
          <w:b/>
          <w:i/>
          <w:color w:val="000000" w:themeColor="text1"/>
          <w:kern w:val="0"/>
          <w:sz w:val="24"/>
          <w:szCs w:val="24"/>
          <w:shd w:val="clear" w:color="auto" w:fill="FFFFFF"/>
        </w:rPr>
        <w:t>Research perspectives</w:t>
      </w:r>
    </w:p>
    <w:p w14:paraId="318E7A7C" w14:textId="795939E0" w:rsidR="00752C95" w:rsidRPr="00447A3A" w:rsidRDefault="00752C95" w:rsidP="00673843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A 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further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prospective study with </w:t>
      </w:r>
      <w:r w:rsidR="00903CD0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a large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sample size 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should be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 conduct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ed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 </w:t>
      </w:r>
      <w:r w:rsidR="00950FEA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with multicenter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cooperation</w:t>
      </w:r>
      <w:r w:rsidR="00903CD0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, and additional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experiments </w:t>
      </w:r>
      <w:r w:rsidR="00903CD0"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 xml:space="preserve">to assess </w:t>
      </w:r>
      <w:r w:rsidRPr="00447A3A">
        <w:rPr>
          <w:rFonts w:ascii="Book Antiqua" w:eastAsia="DengXian" w:hAnsi="Book Antiqua" w:cs="Segoe UI"/>
          <w:color w:val="000000" w:themeColor="text1"/>
          <w:kern w:val="0"/>
          <w:sz w:val="24"/>
          <w:szCs w:val="24"/>
          <w:shd w:val="clear" w:color="auto" w:fill="FFFFFF"/>
        </w:rPr>
        <w:t>the mechanism need to be implemented. If possible, we recommend a randomized double-blind controlled clinical trial for platelet-targeted therapy for pNET.</w:t>
      </w:r>
    </w:p>
    <w:p w14:paraId="41FDBE0A" w14:textId="77777777" w:rsidR="00803745" w:rsidRPr="00447A3A" w:rsidRDefault="00803745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3E705B0D" w14:textId="6F0E2F0C" w:rsidR="00803745" w:rsidRPr="00447A3A" w:rsidRDefault="0071489B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ACKNOWLEDGMENTS</w:t>
      </w:r>
    </w:p>
    <w:p w14:paraId="7761DE42" w14:textId="7DA5EB48" w:rsidR="00803745" w:rsidRPr="00447A3A" w:rsidRDefault="00803745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 appreciate the support and help from Dr. Ya-Fei Chen, Dr. Houpu Xu</w:t>
      </w:r>
      <w:r w:rsidR="00A146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Dr. Dan Huang</w:t>
      </w:r>
      <w:r w:rsidR="005228FD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>,</w:t>
      </w:r>
      <w:r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Dr. Cong Tan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0987055" w14:textId="77777777" w:rsidR="00803745" w:rsidRPr="00447A3A" w:rsidRDefault="00803745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31A2526" w14:textId="77777777" w:rsidR="00331C6D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4D100C74" w14:textId="77777777" w:rsidR="00F201CF" w:rsidRPr="00447A3A" w:rsidRDefault="00331C6D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REFERENCES</w:t>
      </w:r>
    </w:p>
    <w:p w14:paraId="7BBAA7DC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Lee M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Harris C, Baeg KJ, Aronson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Wisnivesky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JP, Kim MK. Incidence Trends of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astroenteropancreatic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Neuroendocrine Tumors in the United States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Gastroenterol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 [PMID: 30580091 DOI: 10.1016/j.cgh.2018.12.017]</w:t>
      </w:r>
    </w:p>
    <w:p w14:paraId="42C6AE70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Öberg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nigg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wekkeboo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erre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; ESMO Guidelines Working Group. Neuroendocrine gastro-entero-pancreatic tumors: ESMO Clinical Practice Guidelines for diagnosis, treatment and follow-up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n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2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23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uppl 7: vii124-vii130 [PMID: 22997445 DOI: 10.1093/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nnonc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/mds295]</w:t>
      </w:r>
    </w:p>
    <w:p w14:paraId="2ACBE2C8" w14:textId="3A233EA9" w:rsidR="00594EB7" w:rsidRPr="006B51A7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3 </w:t>
      </w:r>
      <w:proofErr w:type="spellStart"/>
      <w:r w:rsidRPr="006B51A7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aderli</w:t>
      </w:r>
      <w:proofErr w:type="spellEnd"/>
      <w:r w:rsidRPr="006B51A7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RM</w:t>
      </w:r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panjol</w:t>
      </w:r>
      <w:proofErr w:type="spellEnd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ollár</w:t>
      </w:r>
      <w:proofErr w:type="spellEnd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ütikofer</w:t>
      </w:r>
      <w:proofErr w:type="spellEnd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loy</w:t>
      </w:r>
      <w:proofErr w:type="spellEnd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Dumont RA, Seiler CA, Christ ER, </w:t>
      </w:r>
      <w:proofErr w:type="spellStart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dojewski</w:t>
      </w:r>
      <w:proofErr w:type="spellEnd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, </w:t>
      </w:r>
      <w:proofErr w:type="spellStart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riel</w:t>
      </w:r>
      <w:proofErr w:type="spellEnd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Walter MA. </w:t>
      </w:r>
      <w:bookmarkStart w:id="161" w:name="OLE_LINK1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herapeutic Options for Neuroendocrine Tumors: A Systematic Review and Network Meta-analysis</w:t>
      </w:r>
      <w:bookmarkEnd w:id="161"/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r w:rsidRPr="006B51A7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JAMA </w:t>
      </w:r>
      <w:proofErr w:type="spellStart"/>
      <w:r w:rsidRPr="006B51A7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="00594EB7"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9; </w:t>
      </w:r>
      <w:r w:rsidR="00594EB7" w:rsidRPr="006B51A7">
        <w:rPr>
          <w:rFonts w:ascii="Book Antiqua" w:hAnsi="Book Antiqua" w:cs="Arial"/>
          <w:color w:val="000000" w:themeColor="text1"/>
          <w:kern w:val="0"/>
          <w:sz w:val="24"/>
          <w:szCs w:val="24"/>
          <w:shd w:val="clear" w:color="auto" w:fill="FFFFFF"/>
        </w:rPr>
        <w:t>[</w:t>
      </w:r>
      <w:proofErr w:type="spellStart"/>
      <w:r w:rsidR="00594EB7" w:rsidRPr="006B51A7">
        <w:rPr>
          <w:rFonts w:ascii="Book Antiqua" w:hAnsi="Book Antiqua" w:cs="Arial"/>
          <w:color w:val="000000" w:themeColor="text1"/>
          <w:kern w:val="0"/>
          <w:sz w:val="24"/>
          <w:szCs w:val="24"/>
          <w:shd w:val="clear" w:color="auto" w:fill="FFFFFF"/>
        </w:rPr>
        <w:t>Epub</w:t>
      </w:r>
      <w:proofErr w:type="spellEnd"/>
      <w:r w:rsidR="00594EB7" w:rsidRPr="006B51A7">
        <w:rPr>
          <w:rFonts w:ascii="Book Antiqua" w:hAnsi="Book Antiqua" w:cs="Arial"/>
          <w:color w:val="000000" w:themeColor="text1"/>
          <w:kern w:val="0"/>
          <w:sz w:val="24"/>
          <w:szCs w:val="24"/>
          <w:shd w:val="clear" w:color="auto" w:fill="FFFFFF"/>
        </w:rPr>
        <w:t xml:space="preserve"> ahead of print]</w:t>
      </w:r>
      <w:r w:rsidR="00594EB7"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6B51A7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[PMID: 30763436 DOI: 10.1001/jamaoncol.2018.6720]</w:t>
      </w:r>
    </w:p>
    <w:p w14:paraId="4AA7763B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4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Haemmerle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M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Stone RL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ent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DG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fshar-Kharg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K. The Platelet Lifeline to Cancer: Challenges and Opportunitie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Cel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3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965-983 [PMID: 29657130 DOI: 10.1016/j.ccell.2018.03.002]</w:t>
      </w:r>
    </w:p>
    <w:p w14:paraId="156F8DA1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5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Placke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Örge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Schaller M, Jung G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mmense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G, Kopp HG, Salih HR. Platelet-derived MHC class I confers a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seudonorma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henotype to cancer cells that subverts the antitumor reactivity of natural killer immune cell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Re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2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72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440-448 [PMID: 22127925 DOI: 10.1158/0008-5472.CAN-11-1872]</w:t>
      </w:r>
    </w:p>
    <w:p w14:paraId="739904F2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6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Rao 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, Bu LL, Ma L, Wang W, Liu H, Wan D, Liu JF, Li A, Guo SS, Zhang L, Zhang WF, Zhao XZ, Sun ZJ, Liu W. Platelet-Facilitated Photothermal Therapy of Head and Neck Squamous Cell Carcinoma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gew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Ed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Eng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5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986-991 [PMID: 29193651 DOI: 10.1002/anie.201709457]</w:t>
      </w:r>
    </w:p>
    <w:p w14:paraId="505F9F3D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7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Wang Z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, Fang M, Li J, Yang R, Du J, Luo Y. High Platelet Levels Attenuate the Efficacy of Platinum-Based Treatment in Non-Small Cell Lung Cancer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Cell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Physiol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ioche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48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456-2469 [PMID: 30121639 DOI: 10.1159/000492683]</w:t>
      </w:r>
    </w:p>
    <w:p w14:paraId="7F6CD39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8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altenborn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atzk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lein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rec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macker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Vondr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F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lempnau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J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kta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chre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. Prediction of survival and tumor recurrence in patients undergoing surgery for pancreatic neuroendocrine neoplasm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J Surg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13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194-202 [PMID: 26709239 DOI: 10.1002/jso.24116]</w:t>
      </w:r>
    </w:p>
    <w:p w14:paraId="0CFDCE9A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lastRenderedPageBreak/>
        <w:t>9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Zou J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Li Q, Kou F, Zhu Y, Lu M, Li J, Lu Z, Shen L. Prognostic value of inflammation-based markers in advanced or metastatic neuroendocrine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umour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urr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9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6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e30-e38 [PMID: 30853807 DOI: 10.3747/co.26.4135]</w:t>
      </w:r>
    </w:p>
    <w:p w14:paraId="7FEBAAE8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0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araman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ostanc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B, Aksoy E, Kurt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Celep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Ula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Dalgic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urmeli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Hayr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k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. The predictive value of mean platelet volume in differential diagnosis of non-functional pancreatic neuroendocrine tumors from pancreatic adenocarcinoma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Eur J Intern Med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1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2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e95-e98 [PMID: 22075321 DOI: 10.1016/j.ejim.2011.04.005]</w:t>
      </w:r>
    </w:p>
    <w:p w14:paraId="0F0872A2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1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Salman T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azaz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N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Var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flaz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Unek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ucukzeybek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lacaciogl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tag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emiz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Cengiz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ztop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ar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O. Prognostic Value of the Pretreatment Neutrophil-to-Lymphocyte Ratio and Platelet-to-Lymphocyte Ratio for Patients with Neuroendocrine Tumors: An Izmir Oncology Group Study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hemotherap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61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81-286 [PMID: 27070366 DOI: 10.1159/000445045]</w:t>
      </w:r>
    </w:p>
    <w:p w14:paraId="5222572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2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Gaitanidis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Patel D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ilubo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iros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adowsk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ebebew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. Markers of Systemic Inflammatory Response are Prognostic Factors in Patients with Pancreatic Neuroendocrine Tumors (PNETs): A Prospective Analysi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n Surg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122-130 [PMID: 29134377 DOI: 10.1245/s10434-017-6241-4]</w:t>
      </w:r>
    </w:p>
    <w:p w14:paraId="0A75D2F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3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Zhang S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Yao L, Wang WQ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JZ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X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X, Jin 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a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L, Wu CT, Qi ZH, Li H, Li S, Ni QX, Yu XJ, Fu DL, Liu L. Tumor-Infiltrating Platelets Predict Postsurgical Survival in Patients with Pancreatic Ductal Adenocarcinoma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nn Surg Onco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2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3984-3993 [PMID: 30171511 DOI: 10.1245/s10434-018-6727-8]</w:t>
      </w:r>
    </w:p>
    <w:p w14:paraId="652A8A11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4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Saito H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ushid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Miyashita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yam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, Yamaguchi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sukad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Kinoshita J, Tajima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inomiy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ht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. Potential of extravasated platelet aggregation as a surrogate marker for overall survival in patients with advanced gastric cancer treated with preoperative docetaxel, cisplatin and S-1: a retrospective observational study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MC Cance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94 [PMID: 28449652 DOI: 10.1186/s12885-017-3279-4]</w:t>
      </w:r>
    </w:p>
    <w:p w14:paraId="2BFFAD8E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5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Ishikawa 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Miyashita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Inokuchi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Hayashi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yam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, Tajima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Takamur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inomiy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Ahmed AK, Harman JW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ushid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Oht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. Platelets surrounding primary tumor cells are related to chemoresistance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Oncol Rep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6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787-794 [PMID: 27349611 DOI: 10.3892/or.2016.4898]</w:t>
      </w:r>
    </w:p>
    <w:p w14:paraId="0AB1F256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6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Yang J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Zhou X, Fan X, Xiao M, Yang D, Liang B, Dai M, Shan L, Lu J, Lin Z, Liu R, 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lastRenderedPageBreak/>
        <w:t>Liu J, Wang L, Zhong M, Jiang Y, Bai X. mTORC1 promotes aging-related venous thrombosis in mice via elevation of platelet volume and activation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lood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6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28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615-624 [PMID: 27288518 DOI: 10.1182/blood-2015-10-672964]</w:t>
      </w:r>
    </w:p>
    <w:p w14:paraId="67AA873C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7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Wojtukiewicz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MZ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ierk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E, Hempel D, Tucker SC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Hon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V. Platelets and cancer angiogenesis nexu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Metastasis Rev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6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49-262 [PMID: 28681240 DOI: 10.1007/s10555-017-9673-1]</w:t>
      </w:r>
    </w:p>
    <w:p w14:paraId="1412F944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8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Ronca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nkheil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itol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truyf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Lieken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. Tumor angiogenesis revisited: Regulators and clinical implication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Med Res Rev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3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1231-1274 [PMID: 28643862 DOI: 10.1002/med.21452]</w:t>
      </w:r>
    </w:p>
    <w:p w14:paraId="36F171D5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19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Miao 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Shu D, Zhu Y, Lu M, Zhang Q, Pei Y, He AD, Ma R, Zhang B, Ming ZY. Cancer cell-derived immunoglobulin G activates platelets by binding to platelet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cγRII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ell Death Di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9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0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87 [PMID: 30692520 DOI: 10.1038/s41419-019-1367-x]</w:t>
      </w:r>
    </w:p>
    <w:p w14:paraId="67A8C0D5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0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Zhang 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Qiu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Y, Blanchard AT, Chang Y, Brockman JM, Ma VP, Lam WA, Salaita K. Platelet integrins exhibit anisotropic mechanosensing and harness piconewton forces to mediate platelet aggregation. 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Proc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Natl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Acad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 USA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1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325-330 [PMID: 29269394 DOI: 10.1073/pnas.1710828115]</w:t>
      </w:r>
    </w:p>
    <w:p w14:paraId="4FFA9E05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1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Cho M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ottsfor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-Miller J, Vasquez HG, Stone R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Zan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, Kroll MH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K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fshar-Kharg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. Platelets increase the proliferation of ovarian cancer cells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lood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2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20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4869-4872 [PMID: 22966171 DOI: 10.1182/blood-2012-06-438598]</w:t>
      </w:r>
    </w:p>
    <w:p w14:paraId="5C8CFC35" w14:textId="6661FAE3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2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Liang H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Yan X, Pan Y, Wang Y, Wang N, Li L, Liu Y, Chen X, Zhang CY, Gu H, Zen K. MicroRNA-223 delivered by platelet-derived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icrovesicle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romotes lung cancer cell invasion via targeting tumor suppressor EPB41L3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Mol Cance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5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4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58 [PMID: 25881295 DOI: 10.1186/s12943-015-0327-z]</w:t>
      </w:r>
    </w:p>
    <w:p w14:paraId="27B467A7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3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Haemmerle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M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Taylor ML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utschner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radeep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, Cho MS, Sheng J, Lyons Y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Nagaraja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D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RL, Wen Y, Mangala LS, Hansen JM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upaimool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Gharpur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KM, Rodriguez-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guay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Yim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SY, Lee JS, Ivan C, Hu W, Lopez-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restei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G, Wong S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arl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Y, Levine DA, Liu J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fshar-Khargha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oo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K. Platelets reduce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anoiki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nd promote metastasis by activating YAP1 signaling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 xml:space="preserve">Nat </w:t>
      </w:r>
      <w:proofErr w:type="spellStart"/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ommun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8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310 [PMID: 28827520 DOI: 10.1038/s41467-017-00411-z]</w:t>
      </w:r>
    </w:p>
    <w:p w14:paraId="4EF948CF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lastRenderedPageBreak/>
        <w:t>24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Au AE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ashindranat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M, Borg RJ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Kleifeld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O, Andrews RK, Gardiner EE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edcalf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RL, Samson AL. Activated platelets rescue apoptotic cells via paracrine activation of EGFR and DNA-dependent protein kinase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ell Death Di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4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5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e1410 [PMID: 25210793 DOI: 10.1038/cddis.2014.373]</w:t>
      </w:r>
    </w:p>
    <w:p w14:paraId="4C6B108E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5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Jiang L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Luan Y, Miao X, Sun C, Li K, Huang Z, Xu D, Zhang M, Kong F, Li N. Platelet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eleasat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romotes breast cancer growth and angiogenesis via VEGF-integrin cooperative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ignalling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Br J Cancer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7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1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695-703 [PMID: 28697175 DOI: 10.1038/bjc.2017.214]</w:t>
      </w:r>
    </w:p>
    <w:p w14:paraId="4266EBE1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6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Kopp HG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Placke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Sali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HR. Platelet-derived transforming growth factor-beta down-regulates NKG2D thereby inhibiting natural killer cell antitumor reactivity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Cancer Res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09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69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7775-7783 [PMID: 19738039 DOI: 10.1158/0008-5472.CAN-09-2123]</w:t>
      </w:r>
    </w:p>
    <w:p w14:paraId="0173FDD8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27 </w:t>
      </w:r>
      <w:proofErr w:type="spellStart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Manoharan</w:t>
      </w:r>
      <w:proofErr w:type="spellEnd"/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J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Fendrich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V, Di Fazio P, Bollmann C, Roth S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Joo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B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Mintziras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I, Albers MB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Ramaswamy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Bertolino</w:t>
      </w:r>
      <w:proofErr w:type="spellEnd"/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 xml:space="preserve"> P, Zhang CX, Slater EP, Bartsch DK, Lopez-Lopez CL. Chemoprevention with Enalapril and Aspirin in Men1(+/T) Knockout Mouse Model. </w:t>
      </w:r>
      <w:r w:rsidRPr="00447A3A">
        <w:rPr>
          <w:rFonts w:ascii="Book Antiqua" w:eastAsia="DengXian" w:hAnsi="Book Antiqua" w:cs="Times New Roman"/>
          <w:i/>
          <w:iCs/>
          <w:color w:val="000000" w:themeColor="text1"/>
          <w:kern w:val="0"/>
          <w:sz w:val="24"/>
          <w:szCs w:val="24"/>
        </w:rPr>
        <w:t>Neuroendocrinology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 2018; </w:t>
      </w:r>
      <w:r w:rsidRPr="00447A3A">
        <w:rPr>
          <w:rFonts w:ascii="Book Antiqua" w:eastAsia="DengXian" w:hAnsi="Book Antiqua" w:cs="Times New Roman"/>
          <w:b/>
          <w:bCs/>
          <w:color w:val="000000" w:themeColor="text1"/>
          <w:kern w:val="0"/>
          <w:sz w:val="24"/>
          <w:szCs w:val="24"/>
        </w:rPr>
        <w:t>107</w:t>
      </w:r>
      <w:r w:rsidRPr="00447A3A"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  <w:t>: 257-266 [PMID: 30025403 DOI: 10.1159/000492224]</w:t>
      </w:r>
    </w:p>
    <w:p w14:paraId="37DE4479" w14:textId="6BD3F062" w:rsidR="00673843" w:rsidRPr="00447A3A" w:rsidRDefault="005D75E3" w:rsidP="00673843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bookmarkStart w:id="162" w:name="OLE_LINK52"/>
      <w:bookmarkStart w:id="163" w:name="OLE_LINK57"/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br w:type="page"/>
      </w:r>
      <w:bookmarkStart w:id="164" w:name="OLE_LINK148"/>
      <w:bookmarkStart w:id="165" w:name="OLE_LINK320"/>
      <w:bookmarkStart w:id="166" w:name="OLE_LINK387"/>
      <w:bookmarkStart w:id="167" w:name="OLE_LINK254"/>
      <w:bookmarkStart w:id="168" w:name="OLE_LINK149"/>
      <w:bookmarkStart w:id="169" w:name="OLE_LINK225"/>
      <w:bookmarkStart w:id="170" w:name="OLE_LINK207"/>
      <w:bookmarkStart w:id="171" w:name="OLE_LINK226"/>
      <w:bookmarkStart w:id="172" w:name="OLE_LINK212"/>
      <w:bookmarkStart w:id="173" w:name="OLE_LINK250"/>
      <w:bookmarkStart w:id="174" w:name="OLE_LINK281"/>
      <w:bookmarkStart w:id="175" w:name="OLE_LINK282"/>
      <w:bookmarkStart w:id="176" w:name="OLE_LINK313"/>
      <w:bookmarkStart w:id="177" w:name="OLE_LINK304"/>
      <w:bookmarkStart w:id="178" w:name="OLE_LINK321"/>
      <w:bookmarkStart w:id="179" w:name="OLE_LINK385"/>
      <w:bookmarkStart w:id="180" w:name="OLE_LINK400"/>
      <w:bookmarkStart w:id="181" w:name="OLE_LINK346"/>
      <w:bookmarkStart w:id="182" w:name="OLE_LINK371"/>
      <w:bookmarkStart w:id="183" w:name="OLE_LINK334"/>
      <w:bookmarkStart w:id="184" w:name="OLE_LINK1830"/>
      <w:bookmarkStart w:id="185" w:name="OLE_LINK457"/>
      <w:bookmarkStart w:id="186" w:name="OLE_LINK288"/>
      <w:bookmarkStart w:id="187" w:name="OLE_LINK384"/>
      <w:bookmarkStart w:id="188" w:name="OLE_LINK379"/>
      <w:bookmarkStart w:id="189" w:name="OLE_LINK303"/>
      <w:bookmarkStart w:id="190" w:name="OLE_LINK450"/>
      <w:bookmarkStart w:id="191" w:name="OLE_LINK489"/>
      <w:bookmarkStart w:id="192" w:name="OLE_LINK535"/>
      <w:bookmarkStart w:id="193" w:name="OLE_LINK648"/>
      <w:bookmarkStart w:id="194" w:name="OLE_LINK686"/>
      <w:bookmarkStart w:id="195" w:name="OLE_LINK471"/>
      <w:bookmarkStart w:id="196" w:name="OLE_LINK462"/>
      <w:bookmarkStart w:id="197" w:name="OLE_LINK519"/>
      <w:bookmarkStart w:id="198" w:name="OLE_LINK575"/>
      <w:bookmarkStart w:id="199" w:name="OLE_LINK491"/>
      <w:bookmarkStart w:id="200" w:name="OLE_LINK532"/>
      <w:bookmarkStart w:id="201" w:name="OLE_LINK572"/>
      <w:bookmarkStart w:id="202" w:name="OLE_LINK574"/>
      <w:bookmarkStart w:id="203" w:name="OLE_LINK480"/>
      <w:bookmarkStart w:id="204" w:name="OLE_LINK567"/>
      <w:bookmarkStart w:id="205" w:name="OLE_LINK2700"/>
      <w:bookmarkStart w:id="206" w:name="OLE_LINK581"/>
      <w:bookmarkStart w:id="207" w:name="OLE_LINK639"/>
      <w:bookmarkStart w:id="208" w:name="OLE_LINK688"/>
      <w:bookmarkStart w:id="209" w:name="OLE_LINK722"/>
      <w:bookmarkStart w:id="210" w:name="OLE_LINK542"/>
      <w:bookmarkStart w:id="211" w:name="OLE_LINK589"/>
      <w:bookmarkStart w:id="212" w:name="OLE_LINK582"/>
      <w:bookmarkStart w:id="213" w:name="OLE_LINK640"/>
      <w:bookmarkStart w:id="214" w:name="OLE_LINK714"/>
      <w:bookmarkStart w:id="215" w:name="OLE_LINK593"/>
      <w:bookmarkStart w:id="216" w:name="OLE_LINK716"/>
      <w:bookmarkStart w:id="217" w:name="OLE_LINK770"/>
      <w:bookmarkStart w:id="218" w:name="OLE_LINK801"/>
      <w:bookmarkStart w:id="219" w:name="OLE_LINK660"/>
      <w:bookmarkStart w:id="220" w:name="OLE_LINK781"/>
      <w:bookmarkStart w:id="221" w:name="OLE_LINK833"/>
      <w:bookmarkStart w:id="222" w:name="OLE_LINK642"/>
      <w:bookmarkStart w:id="223" w:name="OLE_LINK700"/>
      <w:bookmarkStart w:id="224" w:name="OLE_LINK792"/>
      <w:bookmarkStart w:id="225" w:name="OLE_LINK2882"/>
      <w:bookmarkStart w:id="226" w:name="OLE_LINK836"/>
      <w:bookmarkStart w:id="227" w:name="OLE_LINK889"/>
      <w:bookmarkStart w:id="228" w:name="OLE_LINK782"/>
      <w:bookmarkStart w:id="229" w:name="OLE_LINK826"/>
      <w:bookmarkStart w:id="230" w:name="OLE_LINK865"/>
      <w:bookmarkStart w:id="231" w:name="OLE_LINK856"/>
      <w:bookmarkStart w:id="232" w:name="OLE_LINK908"/>
      <w:bookmarkStart w:id="233" w:name="OLE_LINK980"/>
      <w:bookmarkStart w:id="234" w:name="OLE_LINK1018"/>
      <w:bookmarkStart w:id="235" w:name="OLE_LINK1049"/>
      <w:bookmarkStart w:id="236" w:name="OLE_LINK1076"/>
      <w:bookmarkStart w:id="237" w:name="OLE_LINK1106"/>
      <w:bookmarkStart w:id="238" w:name="OLE_LINK891"/>
      <w:bookmarkStart w:id="239" w:name="OLE_LINK943"/>
      <w:bookmarkStart w:id="240" w:name="OLE_LINK981"/>
      <w:bookmarkStart w:id="241" w:name="OLE_LINK1030"/>
      <w:bookmarkStart w:id="242" w:name="OLE_LINK847"/>
      <w:bookmarkStart w:id="243" w:name="OLE_LINK909"/>
      <w:bookmarkStart w:id="244" w:name="OLE_LINK906"/>
      <w:bookmarkStart w:id="245" w:name="OLE_LINK992"/>
      <w:bookmarkStart w:id="246" w:name="OLE_LINK993"/>
      <w:bookmarkStart w:id="247" w:name="OLE_LINK1052"/>
      <w:bookmarkStart w:id="248" w:name="OLE_LINK946"/>
      <w:bookmarkStart w:id="249" w:name="OLE_LINK911"/>
      <w:bookmarkStart w:id="250" w:name="OLE_LINK930"/>
      <w:bookmarkStart w:id="251" w:name="OLE_LINK1059"/>
      <w:bookmarkStart w:id="252" w:name="OLE_LINK1174"/>
      <w:bookmarkStart w:id="253" w:name="OLE_LINK1137"/>
      <w:bookmarkStart w:id="254" w:name="OLE_LINK1167"/>
      <w:bookmarkStart w:id="255" w:name="OLE_LINK1200"/>
      <w:bookmarkStart w:id="256" w:name="OLE_LINK1241"/>
      <w:bookmarkStart w:id="257" w:name="OLE_LINK1288"/>
      <w:bookmarkStart w:id="258" w:name="OLE_LINK1056"/>
      <w:bookmarkStart w:id="259" w:name="OLE_LINK1158"/>
      <w:bookmarkStart w:id="260" w:name="OLE_LINK1175"/>
      <w:bookmarkStart w:id="261" w:name="OLE_LINK1074"/>
      <w:bookmarkStart w:id="262" w:name="OLE_LINK1169"/>
      <w:bookmarkStart w:id="263" w:name="OLE_LINK386"/>
      <w:bookmarkStart w:id="264" w:name="OLE_LINK33"/>
      <w:bookmarkStart w:id="265" w:name="OLE_LINK34"/>
      <w:bookmarkStart w:id="266" w:name="OLE_LINK599"/>
      <w:bookmarkStart w:id="267" w:name="OLE_LINK87"/>
      <w:bookmarkStart w:id="268" w:name="OLE_LINK129"/>
      <w:bookmarkEnd w:id="162"/>
      <w:bookmarkEnd w:id="163"/>
      <w:r w:rsidR="00A146B1"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lastRenderedPageBreak/>
        <w:t xml:space="preserve">P-Reviewer: </w:t>
      </w:r>
      <w:proofErr w:type="spellStart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Neri</w:t>
      </w:r>
      <w:proofErr w:type="spellEnd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Tsolakis</w:t>
      </w:r>
      <w:proofErr w:type="spellEnd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 xml:space="preserve"> AV, </w:t>
      </w:r>
      <w:proofErr w:type="spellStart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>Vagholkar</w:t>
      </w:r>
      <w:proofErr w:type="spellEnd"/>
      <w:r w:rsidR="00A146B1" w:rsidRPr="00447A3A">
        <w:rPr>
          <w:rFonts w:ascii="Book Antiqua" w:eastAsia="宋体" w:hAnsi="Book Antiqua" w:cs="Times New Roman"/>
          <w:bCs/>
          <w:color w:val="000000" w:themeColor="text1"/>
          <w:kern w:val="0"/>
          <w:sz w:val="24"/>
          <w:szCs w:val="24"/>
        </w:rPr>
        <w:t xml:space="preserve"> KR</w:t>
      </w:r>
      <w:r w:rsidR="00673843"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A146B1"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>S-Editor:</w:t>
      </w:r>
      <w:r w:rsidR="00A146B1"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 Ma RY </w:t>
      </w:r>
    </w:p>
    <w:p w14:paraId="7520504F" w14:textId="185490FD" w:rsidR="00A146B1" w:rsidRPr="00447A3A" w:rsidRDefault="00A146B1" w:rsidP="006B51A7">
      <w:pPr>
        <w:widowControl/>
        <w:wordWrap w:val="0"/>
        <w:snapToGrid w:val="0"/>
        <w:spacing w:line="360" w:lineRule="auto"/>
        <w:jc w:val="right"/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>L-Editor:</w:t>
      </w:r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Filipodia</w:t>
      </w:r>
      <w:proofErr w:type="spellEnd"/>
      <w:r w:rsidRPr="00447A3A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eastAsia="宋体" w:hAnsi="Book Antiqua" w:cs="Times New Roman"/>
          <w:b/>
          <w:bCs/>
          <w:color w:val="000000" w:themeColor="text1"/>
          <w:kern w:val="0"/>
          <w:sz w:val="24"/>
          <w:szCs w:val="24"/>
        </w:rPr>
        <w:t>E-Editor:</w:t>
      </w:r>
      <w:r w:rsidR="006B51A7">
        <w:rPr>
          <w:rFonts w:ascii="Book Antiqua" w:eastAsia="宋体" w:hAnsi="Book Antiqua" w:cs="Times New Roman" w:hint="eastAsia"/>
          <w:b/>
          <w:bCs/>
          <w:color w:val="000000" w:themeColor="text1"/>
          <w:kern w:val="0"/>
          <w:sz w:val="24"/>
          <w:szCs w:val="24"/>
        </w:rPr>
        <w:t xml:space="preserve"> </w:t>
      </w:r>
      <w:bookmarkStart w:id="269" w:name="_GoBack"/>
      <w:bookmarkEnd w:id="269"/>
      <w:r w:rsidR="006B51A7" w:rsidRPr="006B51A7">
        <w:rPr>
          <w:rFonts w:ascii="Book Antiqua" w:eastAsia="宋体" w:hAnsi="Book Antiqua" w:cs="Times New Roman" w:hint="eastAsia"/>
          <w:bCs/>
          <w:color w:val="000000" w:themeColor="text1"/>
          <w:kern w:val="0"/>
          <w:sz w:val="24"/>
          <w:szCs w:val="24"/>
        </w:rPr>
        <w:t>Ma YJ</w:t>
      </w:r>
    </w:p>
    <w:p w14:paraId="73B5E03B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bookmarkStart w:id="270" w:name="OLE_LINK880"/>
      <w:bookmarkStart w:id="271" w:name="OLE_LINK881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r w:rsidRPr="00447A3A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 xml:space="preserve">Specialty type: </w:t>
      </w: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astroenterology and hepatology</w:t>
      </w:r>
    </w:p>
    <w:p w14:paraId="23682940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 xml:space="preserve">Country of origin: </w:t>
      </w: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China</w:t>
      </w:r>
    </w:p>
    <w:p w14:paraId="6E0352CA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>Peer-review report classification</w:t>
      </w:r>
    </w:p>
    <w:p w14:paraId="108C07B9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A (Excellent): 0</w:t>
      </w:r>
    </w:p>
    <w:p w14:paraId="6710ECE4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B (Very good): B, B</w:t>
      </w:r>
    </w:p>
    <w:p w14:paraId="0F5CD8DF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C (Good): 0</w:t>
      </w:r>
    </w:p>
    <w:p w14:paraId="77F8A805" w14:textId="77777777" w:rsidR="00A146B1" w:rsidRPr="00447A3A" w:rsidRDefault="00A146B1" w:rsidP="00673843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D (Fair): D</w:t>
      </w:r>
    </w:p>
    <w:p w14:paraId="1952ACD3" w14:textId="77777777" w:rsidR="00A146B1" w:rsidRPr="00447A3A" w:rsidRDefault="00A146B1" w:rsidP="00673843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iCs/>
          <w:color w:val="000000" w:themeColor="text1"/>
          <w:kern w:val="0"/>
          <w:sz w:val="24"/>
          <w:szCs w:val="24"/>
        </w:rPr>
      </w:pPr>
      <w:r w:rsidRPr="00447A3A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E (Poor): 0</w:t>
      </w:r>
      <w:bookmarkEnd w:id="263"/>
      <w:bookmarkEnd w:id="270"/>
      <w:bookmarkEnd w:id="271"/>
    </w:p>
    <w:bookmarkEnd w:id="264"/>
    <w:bookmarkEnd w:id="265"/>
    <w:bookmarkEnd w:id="266"/>
    <w:bookmarkEnd w:id="267"/>
    <w:bookmarkEnd w:id="268"/>
    <w:p w14:paraId="173FE25A" w14:textId="77777777" w:rsidR="00AE5681" w:rsidRPr="00447A3A" w:rsidRDefault="00AE5681" w:rsidP="0067384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  <w:kern w:val="0"/>
          <w:sz w:val="24"/>
          <w:szCs w:val="24"/>
        </w:rPr>
      </w:pPr>
    </w:p>
    <w:p w14:paraId="08DB661F" w14:textId="13BCC870" w:rsidR="007348A6" w:rsidRPr="00447A3A" w:rsidRDefault="007348A6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C62237D" w14:textId="2947EE99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79928AA" w14:textId="59B9EDB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CE1EEF5" w14:textId="1299068C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39CDEA9" w14:textId="0416BCE9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7759DD01" w14:textId="4D806F91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344DF6C" w14:textId="143C1298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FA21B52" w14:textId="68FF0B4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B60919D" w14:textId="62BF004F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47BD374" w14:textId="2D6BF38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16ACC47" w14:textId="192B7CC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45EFF51" w14:textId="3B75872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6CF2DB3" w14:textId="751904E4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BDD8900" w14:textId="5CDDADAC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F5C962C" w14:textId="5DF9E508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56D455F2" w14:textId="2AF2104A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367A586" w14:textId="5A45D9D3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4C24CD1" w14:textId="6D09CD9B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C21B1CA" w14:textId="23AE5D3D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733BB23E" w14:textId="5431E07F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187E383D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3CCE202A" w14:textId="77777777" w:rsidR="00673843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57D07F3D" wp14:editId="28279533">
            <wp:extent cx="5219700" cy="4324350"/>
            <wp:effectExtent l="0" t="0" r="0" b="0"/>
            <wp:docPr id="1" name="图片 1" descr="图片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图片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39" t="8682" r="28752" b="546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324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E97B6A" w14:textId="332054B2" w:rsidR="00750B58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Figure 1 Representative microphotographs of CD42b staining.</w:t>
      </w:r>
      <w:r w:rsidR="00C071A0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si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CD42b expression aggregating </w:t>
      </w:r>
      <w:r w:rsidR="008E439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ound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embracing tumor cells; B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si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CD42b expression surrounding tumor cells and intratumoral blood vessels; C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ga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no CD42b staining in intratumoral region; D: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gative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CD42b staining only in intratumoral vessel</w:t>
      </w:r>
      <w:r w:rsidR="008E4394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All magnification</w:t>
      </w:r>
      <w:r w:rsidR="0013588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BC26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×</w:t>
      </w:r>
      <w:r w:rsidR="00BC26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00. Positive staining appears brown.</w:t>
      </w:r>
      <w:r w:rsidR="006F331F" w:rsidRPr="00447A3A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</w:p>
    <w:p w14:paraId="0F308EA4" w14:textId="77777777" w:rsidR="00BC26FD" w:rsidRPr="00447A3A" w:rsidRDefault="00BC26FD" w:rsidP="00673843">
      <w:pPr>
        <w:widowControl/>
        <w:snapToGrid w:val="0"/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3A0D5D41" w14:textId="74287D22" w:rsidR="00783E78" w:rsidRPr="00447A3A" w:rsidRDefault="005C55E7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 </w:t>
      </w:r>
      <w:r w:rsidR="00A146B1" w:rsidRPr="00447A3A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065E04A4" wp14:editId="0DF11111">
            <wp:extent cx="5267325" cy="2162175"/>
            <wp:effectExtent l="0" t="0" r="9525" b="9525"/>
            <wp:docPr id="2" name="图片 2" descr="新建 Microsoft PowerPoint 演示文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新建 Microsoft PowerPoint 演示文稿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129" r="557" b="170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2162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90028" w14:textId="4B1F3246" w:rsidR="00783E78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Figure 2</w:t>
      </w:r>
      <w:r w:rsidR="00C071A0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F331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The relationship between </w:t>
      </w:r>
      <w:r w:rsidR="0094312E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D42b expression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F331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nd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overall survival</w:t>
      </w:r>
      <w:r w:rsidR="006F331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8E4394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nd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currence-free survival</w:t>
      </w: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.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: OS (</w:t>
      </w:r>
      <w:proofErr w:type="spellStart"/>
      <w:proofErr w:type="gramStart"/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a</w:t>
      </w:r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proofErr w:type="spellEnd"/>
      <w:proofErr w:type="gramEnd"/>
      <w:r w:rsidR="00302A27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=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5); B: RFS (</w:t>
      </w:r>
      <w:proofErr w:type="spellStart"/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b</w:t>
      </w:r>
      <w:r w:rsidR="00C071A0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proofErr w:type="spellEnd"/>
      <w:r w:rsidR="00960C38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960C3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01). Patients with positive CD42b expression had worse OS and RFS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an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ose </w:t>
      </w:r>
      <w:r w:rsidR="005974B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</w:t>
      </w:r>
      <w:r w:rsidR="00C071A0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egative CD42b expression.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C5BA2"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AC5BA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alues were calculated by</w:t>
      </w:r>
      <w:r w:rsidR="006F331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Kaplan–Meier estimations</w:t>
      </w:r>
      <w:r w:rsidR="00AC5BA2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F331F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: </w:t>
      </w:r>
      <w:r w:rsidR="00960C3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verall survival; RFS: </w:t>
      </w:r>
      <w:r w:rsidR="00960C38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0A3E81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currence-free survival.</w:t>
      </w:r>
    </w:p>
    <w:p w14:paraId="3FA7CB55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23305CB0" w14:textId="77777777" w:rsidR="00750B58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br w:type="page"/>
      </w:r>
    </w:p>
    <w:p w14:paraId="1160997E" w14:textId="77777777" w:rsidR="00BA2B59" w:rsidRPr="00447A3A" w:rsidRDefault="00D17BFC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1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04AE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linical characteristics</w:t>
      </w:r>
      <w:r w:rsidR="00604AEF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of patients</w:t>
      </w:r>
    </w:p>
    <w:tbl>
      <w:tblPr>
        <w:tblStyle w:val="a3"/>
        <w:tblW w:w="836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3544"/>
      </w:tblGrid>
      <w:tr w:rsidR="00673843" w:rsidRPr="00447A3A" w14:paraId="239B7CC1" w14:textId="77777777" w:rsidTr="00A146B1"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</w:tcPr>
          <w:p w14:paraId="4784C68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Clinical characteristics 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</w:tcPr>
          <w:p w14:paraId="4BC0196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7093256A" w14:textId="77777777" w:rsidTr="00A146B1">
        <w:tc>
          <w:tcPr>
            <w:tcW w:w="4820" w:type="dxa"/>
            <w:tcBorders>
              <w:top w:val="single" w:sz="4" w:space="0" w:color="auto"/>
            </w:tcBorders>
          </w:tcPr>
          <w:p w14:paraId="1F0DC704" w14:textId="3D10AF9B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ge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in </w:t>
            </w:r>
            <w:proofErr w:type="spellStart"/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yrs</w:t>
            </w:r>
            <w:proofErr w:type="spellEnd"/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s 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median 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(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range) </w:t>
            </w:r>
          </w:p>
        </w:tc>
        <w:tc>
          <w:tcPr>
            <w:tcW w:w="3544" w:type="dxa"/>
            <w:tcBorders>
              <w:top w:val="single" w:sz="4" w:space="0" w:color="auto"/>
            </w:tcBorders>
          </w:tcPr>
          <w:p w14:paraId="6E98A23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4 (25, 82)</w:t>
            </w:r>
          </w:p>
        </w:tc>
      </w:tr>
      <w:tr w:rsidR="00673843" w:rsidRPr="00447A3A" w14:paraId="0F25A552" w14:textId="77777777" w:rsidTr="00A146B1">
        <w:tc>
          <w:tcPr>
            <w:tcW w:w="4820" w:type="dxa"/>
          </w:tcPr>
          <w:p w14:paraId="580F37D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der, male/female</w:t>
            </w:r>
          </w:p>
        </w:tc>
        <w:tc>
          <w:tcPr>
            <w:tcW w:w="3544" w:type="dxa"/>
          </w:tcPr>
          <w:p w14:paraId="5ADDEEF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0/63</w:t>
            </w:r>
          </w:p>
        </w:tc>
      </w:tr>
      <w:tr w:rsidR="00673843" w:rsidRPr="00447A3A" w14:paraId="12C1BAAC" w14:textId="77777777" w:rsidTr="00A146B1">
        <w:tc>
          <w:tcPr>
            <w:tcW w:w="4820" w:type="dxa"/>
          </w:tcPr>
          <w:p w14:paraId="3243EC9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location, head/body, tail</w:t>
            </w:r>
          </w:p>
        </w:tc>
        <w:tc>
          <w:tcPr>
            <w:tcW w:w="3544" w:type="dxa"/>
          </w:tcPr>
          <w:p w14:paraId="72D93B3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6/47</w:t>
            </w:r>
          </w:p>
        </w:tc>
      </w:tr>
      <w:tr w:rsidR="00673843" w:rsidRPr="00447A3A" w14:paraId="34EE23E8" w14:textId="77777777" w:rsidTr="00A146B1">
        <w:tc>
          <w:tcPr>
            <w:tcW w:w="4820" w:type="dxa"/>
          </w:tcPr>
          <w:p w14:paraId="2D231E8B" w14:textId="2840F9A8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Tumor diameter, 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s 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median 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(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range)</w:t>
            </w:r>
          </w:p>
        </w:tc>
        <w:tc>
          <w:tcPr>
            <w:tcW w:w="3544" w:type="dxa"/>
          </w:tcPr>
          <w:p w14:paraId="37578DF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.8 (1.0, 10.5) cm</w:t>
            </w:r>
          </w:p>
        </w:tc>
      </w:tr>
      <w:tr w:rsidR="00673843" w:rsidRPr="00447A3A" w14:paraId="1DDB808C" w14:textId="77777777" w:rsidTr="00A146B1">
        <w:tc>
          <w:tcPr>
            <w:tcW w:w="4820" w:type="dxa"/>
          </w:tcPr>
          <w:p w14:paraId="2EE459B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Extend of disease, localized/nodal</w:t>
            </w:r>
          </w:p>
        </w:tc>
        <w:tc>
          <w:tcPr>
            <w:tcW w:w="3544" w:type="dxa"/>
          </w:tcPr>
          <w:p w14:paraId="0951B00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6/47</w:t>
            </w:r>
          </w:p>
        </w:tc>
      </w:tr>
      <w:tr w:rsidR="00673843" w:rsidRPr="00447A3A" w14:paraId="6FB177FF" w14:textId="77777777" w:rsidTr="00A146B1">
        <w:tc>
          <w:tcPr>
            <w:tcW w:w="4820" w:type="dxa"/>
          </w:tcPr>
          <w:p w14:paraId="08DF399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, 1/2</w:t>
            </w:r>
          </w:p>
        </w:tc>
        <w:tc>
          <w:tcPr>
            <w:tcW w:w="3544" w:type="dxa"/>
          </w:tcPr>
          <w:p w14:paraId="76B0978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1/12</w:t>
            </w:r>
          </w:p>
        </w:tc>
      </w:tr>
      <w:tr w:rsidR="00673843" w:rsidRPr="00447A3A" w14:paraId="28A9805A" w14:textId="77777777" w:rsidTr="00A146B1">
        <w:tc>
          <w:tcPr>
            <w:tcW w:w="4820" w:type="dxa"/>
          </w:tcPr>
          <w:p w14:paraId="065551C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TNM stage, </w:t>
            </w:r>
            <w:bookmarkStart w:id="272" w:name="OLE_LINK15"/>
            <w:bookmarkStart w:id="273" w:name="OLE_LINK16"/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1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</w:t>
            </w:r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/</w:t>
            </w:r>
            <w:bookmarkEnd w:id="272"/>
            <w:bookmarkEnd w:id="273"/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3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3544" w:type="dxa"/>
          </w:tcPr>
          <w:p w14:paraId="122ECE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6/47</w:t>
            </w:r>
          </w:p>
        </w:tc>
      </w:tr>
      <w:tr w:rsidR="00673843" w:rsidRPr="00447A3A" w14:paraId="6CDB3875" w14:textId="77777777" w:rsidTr="00A146B1">
        <w:tc>
          <w:tcPr>
            <w:tcW w:w="4820" w:type="dxa"/>
          </w:tcPr>
          <w:p w14:paraId="09ADBFE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unctional pNET, no/yes</w:t>
            </w:r>
          </w:p>
        </w:tc>
        <w:tc>
          <w:tcPr>
            <w:tcW w:w="3544" w:type="dxa"/>
          </w:tcPr>
          <w:p w14:paraId="69A7FE7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8/5</w:t>
            </w:r>
          </w:p>
        </w:tc>
      </w:tr>
      <w:tr w:rsidR="00673843" w:rsidRPr="00447A3A" w14:paraId="2E58FFD6" w14:textId="77777777" w:rsidTr="00A146B1">
        <w:tc>
          <w:tcPr>
            <w:tcW w:w="4820" w:type="dxa"/>
          </w:tcPr>
          <w:p w14:paraId="3111D70B" w14:textId="5FB6701B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PV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 as median (range)</w:t>
            </w:r>
          </w:p>
        </w:tc>
        <w:tc>
          <w:tcPr>
            <w:tcW w:w="3544" w:type="dxa"/>
          </w:tcPr>
          <w:p w14:paraId="1473824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1.1 (9.1, 13.8) fL</w:t>
            </w:r>
          </w:p>
        </w:tc>
      </w:tr>
      <w:tr w:rsidR="00673843" w:rsidRPr="00447A3A" w14:paraId="2DADE061" w14:textId="77777777" w:rsidTr="00A146B1">
        <w:tc>
          <w:tcPr>
            <w:tcW w:w="4820" w:type="dxa"/>
          </w:tcPr>
          <w:p w14:paraId="275B70C3" w14:textId="74F79FFC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R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 as median (range)</w:t>
            </w:r>
          </w:p>
        </w:tc>
        <w:tc>
          <w:tcPr>
            <w:tcW w:w="3544" w:type="dxa"/>
          </w:tcPr>
          <w:p w14:paraId="7A01AF4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30.7 (13.6, 413.3 )</w:t>
            </w:r>
          </w:p>
        </w:tc>
      </w:tr>
      <w:tr w:rsidR="00673843" w:rsidRPr="00447A3A" w14:paraId="2764C614" w14:textId="77777777" w:rsidTr="00A146B1">
        <w:tc>
          <w:tcPr>
            <w:tcW w:w="4820" w:type="dxa"/>
          </w:tcPr>
          <w:p w14:paraId="0285BBE3" w14:textId="5AC18121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atelet count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 as median (range)</w:t>
            </w:r>
          </w:p>
        </w:tc>
        <w:tc>
          <w:tcPr>
            <w:tcW w:w="3544" w:type="dxa"/>
          </w:tcPr>
          <w:p w14:paraId="5F85B45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25 (79436) × 10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  <w:vertAlign w:val="superscript"/>
              </w:rPr>
              <w:t>9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/L</w:t>
            </w:r>
          </w:p>
        </w:tc>
      </w:tr>
      <w:tr w:rsidR="00673843" w:rsidRPr="00447A3A" w14:paraId="322423F0" w14:textId="77777777" w:rsidTr="00A146B1">
        <w:tc>
          <w:tcPr>
            <w:tcW w:w="4820" w:type="dxa"/>
          </w:tcPr>
          <w:p w14:paraId="600FAE8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Death, no/yes</w:t>
            </w:r>
          </w:p>
        </w:tc>
        <w:tc>
          <w:tcPr>
            <w:tcW w:w="3544" w:type="dxa"/>
          </w:tcPr>
          <w:p w14:paraId="54A752E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0/13</w:t>
            </w:r>
          </w:p>
        </w:tc>
      </w:tr>
      <w:tr w:rsidR="00673843" w:rsidRPr="00447A3A" w14:paraId="4E8363B0" w14:textId="77777777" w:rsidTr="00A146B1">
        <w:tc>
          <w:tcPr>
            <w:tcW w:w="4820" w:type="dxa"/>
          </w:tcPr>
          <w:p w14:paraId="2F83749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Recurrence, no/yes</w:t>
            </w:r>
          </w:p>
        </w:tc>
        <w:tc>
          <w:tcPr>
            <w:tcW w:w="3544" w:type="dxa"/>
          </w:tcPr>
          <w:p w14:paraId="611DC7B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72/41</w:t>
            </w:r>
          </w:p>
        </w:tc>
      </w:tr>
    </w:tbl>
    <w:p w14:paraId="21943739" w14:textId="57FCDFA3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PV: Mean platelet volume; PLR: Platelet lymphoid ratio; pNET: Pancreatic neuroendocrine tumor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TNR</w:t>
      </w:r>
      <w:r w:rsidR="0060574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:</w:t>
      </w:r>
      <w:r w:rsidR="005228FD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umor, nodes, metastas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8D91C42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C1DBF1C" w14:textId="77777777" w:rsidR="00946250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6C395250" w14:textId="77777777" w:rsidR="00BA2B59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2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The relationship between CD42b expression and clinicopatholo</w:t>
      </w:r>
      <w:r w:rsidR="00D17BFC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gic characteristics of patients</w:t>
      </w:r>
    </w:p>
    <w:tbl>
      <w:tblPr>
        <w:tblStyle w:val="a3"/>
        <w:tblW w:w="828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71"/>
        <w:gridCol w:w="1871"/>
        <w:gridCol w:w="1871"/>
        <w:gridCol w:w="1871"/>
      </w:tblGrid>
      <w:tr w:rsidR="00673843" w:rsidRPr="00447A3A" w14:paraId="36EA744B" w14:textId="77777777" w:rsidTr="00A146B1">
        <w:tc>
          <w:tcPr>
            <w:tcW w:w="0" w:type="auto"/>
            <w:tcBorders>
              <w:top w:val="single" w:sz="4" w:space="0" w:color="auto"/>
              <w:bottom w:val="nil"/>
              <w:right w:val="nil"/>
            </w:tcBorders>
          </w:tcPr>
          <w:p w14:paraId="0BF1BCC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Factor</w:t>
            </w:r>
          </w:p>
        </w:tc>
        <w:tc>
          <w:tcPr>
            <w:tcW w:w="374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E4B62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CD42b expression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</w:tcBorders>
          </w:tcPr>
          <w:p w14:paraId="082CBA0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673843" w:rsidRPr="00447A3A" w14:paraId="2B7F0B43" w14:textId="77777777" w:rsidTr="00A146B1"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14:paraId="5B7C267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DD103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Negative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C46F3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Positive</w:t>
            </w: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</w:tcBorders>
          </w:tcPr>
          <w:p w14:paraId="5DEB6B4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209D9A55" w14:textId="77777777" w:rsidTr="00A146B1">
        <w:tc>
          <w:tcPr>
            <w:tcW w:w="0" w:type="auto"/>
            <w:tcBorders>
              <w:top w:val="single" w:sz="4" w:space="0" w:color="auto"/>
            </w:tcBorders>
          </w:tcPr>
          <w:p w14:paraId="43DFD0F9" w14:textId="5C6B78D9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ge </w:t>
            </w:r>
            <w:r w:rsidR="00135888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in </w:t>
            </w:r>
            <w:proofErr w:type="spellStart"/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yr</w:t>
            </w:r>
            <w:proofErr w:type="spellEnd"/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7C60ACC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23D25E9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58827A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57</w:t>
            </w:r>
          </w:p>
        </w:tc>
      </w:tr>
      <w:tr w:rsidR="00673843" w:rsidRPr="00447A3A" w14:paraId="1153FAED" w14:textId="77777777" w:rsidTr="00A146B1">
        <w:tc>
          <w:tcPr>
            <w:tcW w:w="0" w:type="auto"/>
          </w:tcPr>
          <w:p w14:paraId="5936601B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54</w:t>
            </w:r>
          </w:p>
        </w:tc>
        <w:tc>
          <w:tcPr>
            <w:tcW w:w="1871" w:type="dxa"/>
          </w:tcPr>
          <w:p w14:paraId="1611D29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3</w:t>
            </w:r>
          </w:p>
        </w:tc>
        <w:tc>
          <w:tcPr>
            <w:tcW w:w="1871" w:type="dxa"/>
          </w:tcPr>
          <w:p w14:paraId="44C98C9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3</w:t>
            </w:r>
          </w:p>
        </w:tc>
        <w:tc>
          <w:tcPr>
            <w:tcW w:w="1871" w:type="dxa"/>
          </w:tcPr>
          <w:p w14:paraId="0323D94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09FD9B1A" w14:textId="77777777" w:rsidTr="00A146B1">
        <w:tc>
          <w:tcPr>
            <w:tcW w:w="0" w:type="auto"/>
          </w:tcPr>
          <w:p w14:paraId="5DCE000F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≥ 54</w:t>
            </w:r>
          </w:p>
        </w:tc>
        <w:tc>
          <w:tcPr>
            <w:tcW w:w="1871" w:type="dxa"/>
          </w:tcPr>
          <w:p w14:paraId="42E5258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6</w:t>
            </w:r>
          </w:p>
        </w:tc>
        <w:tc>
          <w:tcPr>
            <w:tcW w:w="1871" w:type="dxa"/>
          </w:tcPr>
          <w:p w14:paraId="6BDC887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1</w:t>
            </w:r>
          </w:p>
        </w:tc>
        <w:tc>
          <w:tcPr>
            <w:tcW w:w="1871" w:type="dxa"/>
          </w:tcPr>
          <w:p w14:paraId="066C762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11566D03" w14:textId="77777777" w:rsidTr="00A146B1">
        <w:tc>
          <w:tcPr>
            <w:tcW w:w="0" w:type="auto"/>
          </w:tcPr>
          <w:p w14:paraId="6133DB4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der</w:t>
            </w:r>
          </w:p>
        </w:tc>
        <w:tc>
          <w:tcPr>
            <w:tcW w:w="1871" w:type="dxa"/>
          </w:tcPr>
          <w:p w14:paraId="1D6F504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266F9A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38430F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68</w:t>
            </w:r>
          </w:p>
        </w:tc>
      </w:tr>
      <w:tr w:rsidR="00673843" w:rsidRPr="00447A3A" w14:paraId="3E34B691" w14:textId="77777777" w:rsidTr="00A146B1">
        <w:tc>
          <w:tcPr>
            <w:tcW w:w="0" w:type="auto"/>
          </w:tcPr>
          <w:p w14:paraId="3BA0CF4D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ale</w:t>
            </w:r>
          </w:p>
        </w:tc>
        <w:tc>
          <w:tcPr>
            <w:tcW w:w="1871" w:type="dxa"/>
          </w:tcPr>
          <w:p w14:paraId="233D943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6</w:t>
            </w:r>
          </w:p>
        </w:tc>
        <w:tc>
          <w:tcPr>
            <w:tcW w:w="1871" w:type="dxa"/>
          </w:tcPr>
          <w:p w14:paraId="0C6ADFC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4</w:t>
            </w:r>
          </w:p>
        </w:tc>
        <w:tc>
          <w:tcPr>
            <w:tcW w:w="1871" w:type="dxa"/>
          </w:tcPr>
          <w:p w14:paraId="7B170C0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F4389AE" w14:textId="77777777" w:rsidTr="00A146B1">
        <w:tc>
          <w:tcPr>
            <w:tcW w:w="0" w:type="auto"/>
          </w:tcPr>
          <w:p w14:paraId="074CACAD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emale</w:t>
            </w:r>
          </w:p>
        </w:tc>
        <w:tc>
          <w:tcPr>
            <w:tcW w:w="1871" w:type="dxa"/>
          </w:tcPr>
          <w:p w14:paraId="23890DB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3</w:t>
            </w:r>
          </w:p>
        </w:tc>
        <w:tc>
          <w:tcPr>
            <w:tcW w:w="1871" w:type="dxa"/>
          </w:tcPr>
          <w:p w14:paraId="5BDFE70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37AF68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E43920C" w14:textId="77777777" w:rsidTr="00A146B1">
        <w:tc>
          <w:tcPr>
            <w:tcW w:w="0" w:type="auto"/>
          </w:tcPr>
          <w:p w14:paraId="3D05C68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location</w:t>
            </w:r>
          </w:p>
        </w:tc>
        <w:tc>
          <w:tcPr>
            <w:tcW w:w="1871" w:type="dxa"/>
          </w:tcPr>
          <w:p w14:paraId="219D2B1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258ADE3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B7C65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86</w:t>
            </w:r>
          </w:p>
        </w:tc>
      </w:tr>
      <w:tr w:rsidR="00673843" w:rsidRPr="00447A3A" w14:paraId="2E520AD0" w14:textId="77777777" w:rsidTr="00A146B1">
        <w:tc>
          <w:tcPr>
            <w:tcW w:w="0" w:type="auto"/>
          </w:tcPr>
          <w:p w14:paraId="1146B080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Head</w:t>
            </w:r>
          </w:p>
        </w:tc>
        <w:tc>
          <w:tcPr>
            <w:tcW w:w="1871" w:type="dxa"/>
          </w:tcPr>
          <w:p w14:paraId="5FEDE5A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1</w:t>
            </w:r>
          </w:p>
        </w:tc>
        <w:tc>
          <w:tcPr>
            <w:tcW w:w="1871" w:type="dxa"/>
          </w:tcPr>
          <w:p w14:paraId="4491337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5</w:t>
            </w:r>
          </w:p>
        </w:tc>
        <w:tc>
          <w:tcPr>
            <w:tcW w:w="1871" w:type="dxa"/>
          </w:tcPr>
          <w:p w14:paraId="1170C56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3920D77B" w14:textId="77777777" w:rsidTr="00A146B1">
        <w:tc>
          <w:tcPr>
            <w:tcW w:w="0" w:type="auto"/>
          </w:tcPr>
          <w:p w14:paraId="1C7593D9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Body, Tail</w:t>
            </w:r>
          </w:p>
        </w:tc>
        <w:tc>
          <w:tcPr>
            <w:tcW w:w="1871" w:type="dxa"/>
          </w:tcPr>
          <w:p w14:paraId="65B5ADD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8</w:t>
            </w:r>
          </w:p>
        </w:tc>
        <w:tc>
          <w:tcPr>
            <w:tcW w:w="1871" w:type="dxa"/>
          </w:tcPr>
          <w:p w14:paraId="05DB12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9</w:t>
            </w:r>
          </w:p>
        </w:tc>
        <w:tc>
          <w:tcPr>
            <w:tcW w:w="1871" w:type="dxa"/>
          </w:tcPr>
          <w:p w14:paraId="405933B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0D8BC1E4" w14:textId="77777777" w:rsidTr="00A146B1">
        <w:tc>
          <w:tcPr>
            <w:tcW w:w="0" w:type="auto"/>
          </w:tcPr>
          <w:p w14:paraId="3BF75CC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</w:t>
            </w:r>
          </w:p>
        </w:tc>
        <w:tc>
          <w:tcPr>
            <w:tcW w:w="1871" w:type="dxa"/>
          </w:tcPr>
          <w:p w14:paraId="1BAF28F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29C464E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6E60AAF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39</w:t>
            </w:r>
          </w:p>
        </w:tc>
      </w:tr>
      <w:tr w:rsidR="00673843" w:rsidRPr="00447A3A" w14:paraId="059E71B1" w14:textId="77777777" w:rsidTr="00A146B1">
        <w:tc>
          <w:tcPr>
            <w:tcW w:w="0" w:type="auto"/>
          </w:tcPr>
          <w:p w14:paraId="4599FA8E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</w:t>
            </w:r>
          </w:p>
        </w:tc>
        <w:tc>
          <w:tcPr>
            <w:tcW w:w="1871" w:type="dxa"/>
          </w:tcPr>
          <w:p w14:paraId="3F2DF24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4</w:t>
            </w:r>
          </w:p>
        </w:tc>
        <w:tc>
          <w:tcPr>
            <w:tcW w:w="1871" w:type="dxa"/>
          </w:tcPr>
          <w:p w14:paraId="60B550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47</w:t>
            </w:r>
          </w:p>
        </w:tc>
        <w:tc>
          <w:tcPr>
            <w:tcW w:w="1871" w:type="dxa"/>
          </w:tcPr>
          <w:p w14:paraId="26D2F21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5CE1CBF" w14:textId="77777777" w:rsidTr="00A146B1">
        <w:tc>
          <w:tcPr>
            <w:tcW w:w="0" w:type="auto"/>
          </w:tcPr>
          <w:p w14:paraId="2A7C4727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</w:p>
        </w:tc>
        <w:tc>
          <w:tcPr>
            <w:tcW w:w="1871" w:type="dxa"/>
          </w:tcPr>
          <w:p w14:paraId="7CC2715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</w:t>
            </w:r>
          </w:p>
        </w:tc>
        <w:tc>
          <w:tcPr>
            <w:tcW w:w="1871" w:type="dxa"/>
          </w:tcPr>
          <w:p w14:paraId="4A821B9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7</w:t>
            </w:r>
          </w:p>
        </w:tc>
        <w:tc>
          <w:tcPr>
            <w:tcW w:w="1871" w:type="dxa"/>
          </w:tcPr>
          <w:p w14:paraId="7C68A6A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C563944" w14:textId="77777777" w:rsidTr="00A146B1">
        <w:tc>
          <w:tcPr>
            <w:tcW w:w="0" w:type="auto"/>
          </w:tcPr>
          <w:p w14:paraId="5F31C1B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NM stage</w:t>
            </w:r>
          </w:p>
        </w:tc>
        <w:tc>
          <w:tcPr>
            <w:tcW w:w="1871" w:type="dxa"/>
          </w:tcPr>
          <w:p w14:paraId="12E0C29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539647D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474FD2C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56</w:t>
            </w:r>
          </w:p>
        </w:tc>
      </w:tr>
      <w:tr w:rsidR="00673843" w:rsidRPr="00447A3A" w14:paraId="3AFE608B" w14:textId="77777777" w:rsidTr="00A146B1">
        <w:tc>
          <w:tcPr>
            <w:tcW w:w="0" w:type="auto"/>
          </w:tcPr>
          <w:p w14:paraId="72DFD425" w14:textId="060A4551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,</w:t>
            </w:r>
            <w:r w:rsidR="003D69DE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</w:p>
        </w:tc>
        <w:tc>
          <w:tcPr>
            <w:tcW w:w="1871" w:type="dxa"/>
          </w:tcPr>
          <w:p w14:paraId="0FDA859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6</w:t>
            </w:r>
          </w:p>
        </w:tc>
        <w:tc>
          <w:tcPr>
            <w:tcW w:w="1871" w:type="dxa"/>
          </w:tcPr>
          <w:p w14:paraId="4D44500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50BE98F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57EB735" w14:textId="77777777" w:rsidTr="00A146B1">
        <w:tc>
          <w:tcPr>
            <w:tcW w:w="0" w:type="auto"/>
          </w:tcPr>
          <w:p w14:paraId="4BCA8C29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</w:t>
            </w:r>
          </w:p>
        </w:tc>
        <w:tc>
          <w:tcPr>
            <w:tcW w:w="1871" w:type="dxa"/>
          </w:tcPr>
          <w:p w14:paraId="346FEEA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3</w:t>
            </w:r>
          </w:p>
        </w:tc>
        <w:tc>
          <w:tcPr>
            <w:tcW w:w="1871" w:type="dxa"/>
          </w:tcPr>
          <w:p w14:paraId="4523CD9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4</w:t>
            </w:r>
          </w:p>
        </w:tc>
        <w:tc>
          <w:tcPr>
            <w:tcW w:w="1871" w:type="dxa"/>
          </w:tcPr>
          <w:p w14:paraId="09921D6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68D4BAE1" w14:textId="77777777" w:rsidTr="00A146B1">
        <w:tc>
          <w:tcPr>
            <w:tcW w:w="0" w:type="auto"/>
          </w:tcPr>
          <w:p w14:paraId="29474E5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unctional pNET</w:t>
            </w:r>
          </w:p>
        </w:tc>
        <w:tc>
          <w:tcPr>
            <w:tcW w:w="1871" w:type="dxa"/>
          </w:tcPr>
          <w:p w14:paraId="2F950A2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03B3CDB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23E6D0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0</w:t>
            </w:r>
          </w:p>
        </w:tc>
      </w:tr>
      <w:tr w:rsidR="00673843" w:rsidRPr="00447A3A" w14:paraId="7D03AAB0" w14:textId="77777777" w:rsidTr="00A146B1">
        <w:tc>
          <w:tcPr>
            <w:tcW w:w="0" w:type="auto"/>
          </w:tcPr>
          <w:p w14:paraId="441238EF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No</w:t>
            </w:r>
          </w:p>
        </w:tc>
        <w:tc>
          <w:tcPr>
            <w:tcW w:w="1871" w:type="dxa"/>
          </w:tcPr>
          <w:p w14:paraId="0A1EF19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6</w:t>
            </w:r>
          </w:p>
        </w:tc>
        <w:tc>
          <w:tcPr>
            <w:tcW w:w="1871" w:type="dxa"/>
          </w:tcPr>
          <w:p w14:paraId="6026A2E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2</w:t>
            </w:r>
          </w:p>
        </w:tc>
        <w:tc>
          <w:tcPr>
            <w:tcW w:w="1871" w:type="dxa"/>
          </w:tcPr>
          <w:p w14:paraId="4544D74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9749323" w14:textId="77777777" w:rsidTr="00A146B1">
        <w:tc>
          <w:tcPr>
            <w:tcW w:w="0" w:type="auto"/>
          </w:tcPr>
          <w:p w14:paraId="10B8115C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Yes</w:t>
            </w:r>
          </w:p>
        </w:tc>
        <w:tc>
          <w:tcPr>
            <w:tcW w:w="1871" w:type="dxa"/>
          </w:tcPr>
          <w:p w14:paraId="007EADC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</w:t>
            </w:r>
          </w:p>
        </w:tc>
        <w:tc>
          <w:tcPr>
            <w:tcW w:w="1871" w:type="dxa"/>
          </w:tcPr>
          <w:p w14:paraId="16DE278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</w:t>
            </w:r>
          </w:p>
        </w:tc>
        <w:tc>
          <w:tcPr>
            <w:tcW w:w="1871" w:type="dxa"/>
          </w:tcPr>
          <w:p w14:paraId="639E42C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60E30E03" w14:textId="77777777" w:rsidTr="00A146B1">
        <w:tc>
          <w:tcPr>
            <w:tcW w:w="0" w:type="auto"/>
          </w:tcPr>
          <w:p w14:paraId="183D88C6" w14:textId="479C07B5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atelet count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as 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sym w:font="Symbol" w:char="F0B4"/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0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  <w:vertAlign w:val="superscript"/>
              </w:rPr>
              <w:t>9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/L</w:t>
            </w:r>
          </w:p>
        </w:tc>
        <w:tc>
          <w:tcPr>
            <w:tcW w:w="1871" w:type="dxa"/>
          </w:tcPr>
          <w:p w14:paraId="0BB4CC5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321069E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3ABC325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28</w:t>
            </w:r>
          </w:p>
        </w:tc>
      </w:tr>
      <w:tr w:rsidR="00673843" w:rsidRPr="00447A3A" w14:paraId="07D0679A" w14:textId="77777777" w:rsidTr="00A146B1">
        <w:tc>
          <w:tcPr>
            <w:tcW w:w="0" w:type="auto"/>
          </w:tcPr>
          <w:p w14:paraId="019D78F6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225</w:t>
            </w:r>
          </w:p>
        </w:tc>
        <w:tc>
          <w:tcPr>
            <w:tcW w:w="1871" w:type="dxa"/>
          </w:tcPr>
          <w:p w14:paraId="1136301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9</w:t>
            </w:r>
          </w:p>
        </w:tc>
        <w:tc>
          <w:tcPr>
            <w:tcW w:w="1871" w:type="dxa"/>
          </w:tcPr>
          <w:p w14:paraId="66E08B9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7</w:t>
            </w:r>
          </w:p>
        </w:tc>
        <w:tc>
          <w:tcPr>
            <w:tcW w:w="1871" w:type="dxa"/>
          </w:tcPr>
          <w:p w14:paraId="4F5841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3299DCEA" w14:textId="77777777" w:rsidTr="00A146B1">
        <w:tc>
          <w:tcPr>
            <w:tcW w:w="0" w:type="auto"/>
          </w:tcPr>
          <w:p w14:paraId="6123381D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≥ 225</w:t>
            </w:r>
          </w:p>
        </w:tc>
        <w:tc>
          <w:tcPr>
            <w:tcW w:w="1871" w:type="dxa"/>
          </w:tcPr>
          <w:p w14:paraId="1F2CA11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0E2C4F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7</w:t>
            </w:r>
          </w:p>
        </w:tc>
        <w:tc>
          <w:tcPr>
            <w:tcW w:w="1871" w:type="dxa"/>
          </w:tcPr>
          <w:p w14:paraId="54ED671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2F22C79E" w14:textId="77777777" w:rsidTr="00A146B1">
        <w:tc>
          <w:tcPr>
            <w:tcW w:w="0" w:type="auto"/>
          </w:tcPr>
          <w:p w14:paraId="53BCCFE1" w14:textId="09F57C49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MPV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in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proofErr w:type="spellStart"/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L</w:t>
            </w:r>
            <w:proofErr w:type="spellEnd"/>
          </w:p>
        </w:tc>
        <w:tc>
          <w:tcPr>
            <w:tcW w:w="1871" w:type="dxa"/>
          </w:tcPr>
          <w:p w14:paraId="0D7FC08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7909FA6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0ED8D2F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298</w:t>
            </w:r>
          </w:p>
        </w:tc>
      </w:tr>
      <w:tr w:rsidR="00673843" w:rsidRPr="00447A3A" w14:paraId="21840F67" w14:textId="77777777" w:rsidTr="00A146B1">
        <w:tc>
          <w:tcPr>
            <w:tcW w:w="0" w:type="auto"/>
          </w:tcPr>
          <w:p w14:paraId="6450C978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11.1</w:t>
            </w:r>
          </w:p>
        </w:tc>
        <w:tc>
          <w:tcPr>
            <w:tcW w:w="1871" w:type="dxa"/>
          </w:tcPr>
          <w:p w14:paraId="0A4DEEF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2</w:t>
            </w:r>
          </w:p>
        </w:tc>
        <w:tc>
          <w:tcPr>
            <w:tcW w:w="1871" w:type="dxa"/>
          </w:tcPr>
          <w:p w14:paraId="6AD5428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4</w:t>
            </w:r>
          </w:p>
        </w:tc>
        <w:tc>
          <w:tcPr>
            <w:tcW w:w="1871" w:type="dxa"/>
          </w:tcPr>
          <w:p w14:paraId="1267571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56BA03BE" w14:textId="77777777" w:rsidTr="00A146B1">
        <w:tc>
          <w:tcPr>
            <w:tcW w:w="0" w:type="auto"/>
          </w:tcPr>
          <w:p w14:paraId="624FAF4B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≥ 11.1</w:t>
            </w:r>
          </w:p>
        </w:tc>
        <w:tc>
          <w:tcPr>
            <w:tcW w:w="1871" w:type="dxa"/>
          </w:tcPr>
          <w:p w14:paraId="2604B80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7</w:t>
            </w:r>
          </w:p>
        </w:tc>
        <w:tc>
          <w:tcPr>
            <w:tcW w:w="1871" w:type="dxa"/>
          </w:tcPr>
          <w:p w14:paraId="1E14879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0</w:t>
            </w:r>
          </w:p>
        </w:tc>
        <w:tc>
          <w:tcPr>
            <w:tcW w:w="1871" w:type="dxa"/>
          </w:tcPr>
          <w:p w14:paraId="14A345D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5A142CE" w14:textId="77777777" w:rsidTr="00A146B1">
        <w:tc>
          <w:tcPr>
            <w:tcW w:w="0" w:type="auto"/>
          </w:tcPr>
          <w:p w14:paraId="392E7F4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R</w:t>
            </w:r>
          </w:p>
        </w:tc>
        <w:tc>
          <w:tcPr>
            <w:tcW w:w="1871" w:type="dxa"/>
          </w:tcPr>
          <w:p w14:paraId="47D62FF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7EFB211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1871" w:type="dxa"/>
          </w:tcPr>
          <w:p w14:paraId="03328EE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07</w:t>
            </w:r>
          </w:p>
        </w:tc>
      </w:tr>
      <w:tr w:rsidR="00673843" w:rsidRPr="00447A3A" w14:paraId="64C4417C" w14:textId="77777777" w:rsidTr="00A146B1">
        <w:tc>
          <w:tcPr>
            <w:tcW w:w="0" w:type="auto"/>
          </w:tcPr>
          <w:p w14:paraId="568CC196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 130.7</w:t>
            </w:r>
          </w:p>
        </w:tc>
        <w:tc>
          <w:tcPr>
            <w:tcW w:w="1871" w:type="dxa"/>
          </w:tcPr>
          <w:p w14:paraId="70EB85C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1</w:t>
            </w:r>
          </w:p>
        </w:tc>
        <w:tc>
          <w:tcPr>
            <w:tcW w:w="1871" w:type="dxa"/>
          </w:tcPr>
          <w:p w14:paraId="1678583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5</w:t>
            </w:r>
          </w:p>
        </w:tc>
        <w:tc>
          <w:tcPr>
            <w:tcW w:w="1871" w:type="dxa"/>
          </w:tcPr>
          <w:p w14:paraId="21DE35D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  <w:tr w:rsidR="00673843" w:rsidRPr="00447A3A" w14:paraId="416F91D8" w14:textId="77777777" w:rsidTr="00A146B1">
        <w:tc>
          <w:tcPr>
            <w:tcW w:w="0" w:type="auto"/>
          </w:tcPr>
          <w:p w14:paraId="58111DB8" w14:textId="77777777" w:rsidR="00A146B1" w:rsidRPr="00447A3A" w:rsidRDefault="00A146B1" w:rsidP="006B51A7">
            <w:pPr>
              <w:adjustRightInd w:val="0"/>
              <w:snapToGrid w:val="0"/>
              <w:spacing w:line="360" w:lineRule="auto"/>
              <w:ind w:left="288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lastRenderedPageBreak/>
              <w:t>≥ 130.7</w:t>
            </w:r>
          </w:p>
        </w:tc>
        <w:tc>
          <w:tcPr>
            <w:tcW w:w="1871" w:type="dxa"/>
          </w:tcPr>
          <w:p w14:paraId="23ADF65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8</w:t>
            </w:r>
          </w:p>
        </w:tc>
        <w:tc>
          <w:tcPr>
            <w:tcW w:w="1871" w:type="dxa"/>
          </w:tcPr>
          <w:p w14:paraId="63D0EB1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9</w:t>
            </w:r>
          </w:p>
        </w:tc>
        <w:tc>
          <w:tcPr>
            <w:tcW w:w="1871" w:type="dxa"/>
          </w:tcPr>
          <w:p w14:paraId="60D75F4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</w:p>
        </w:tc>
      </w:tr>
    </w:tbl>
    <w:p w14:paraId="703ADDE3" w14:textId="105C7464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&lt; 0.05 was statistically significant. pNET: </w:t>
      </w:r>
      <w:bookmarkStart w:id="274" w:name="OLE_LINK167"/>
      <w:bookmarkStart w:id="275" w:name="OLE_LINK168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neuroendocrine tumor</w:t>
      </w:r>
      <w:bookmarkEnd w:id="274"/>
      <w:bookmarkEnd w:id="275"/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MPV: Mean platelet volume; PLR: Platelet lymphoid ratio</w:t>
      </w:r>
      <w:r w:rsidR="0060574E"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TNR: Tumor, nodes, metastases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1D5F462D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6FFB9A1C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25425BA" w14:textId="77777777" w:rsidR="00783E78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1138064C" w14:textId="2374DA47" w:rsidR="00BA2B59" w:rsidRPr="00447A3A" w:rsidRDefault="00783E7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3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Univariate Cox regression analyses of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overall survival 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and </w:t>
      </w:r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currence-free survival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with </w:t>
      </w:r>
      <w:r w:rsidR="005974B1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clinicopathologic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characterist</w:t>
      </w:r>
      <w:r w:rsidR="00650334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cs in resectable </w:t>
      </w:r>
      <w:bookmarkStart w:id="276" w:name="OLE_LINK169"/>
      <w:bookmarkStart w:id="277" w:name="OLE_LINK170"/>
      <w:r w:rsidR="00960C3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ancreatic neuroendocrine tumor</w:t>
      </w:r>
      <w:bookmarkEnd w:id="276"/>
      <w:bookmarkEnd w:id="277"/>
      <w:r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patients</w:t>
      </w:r>
    </w:p>
    <w:tbl>
      <w:tblPr>
        <w:tblStyle w:val="a3"/>
        <w:tblW w:w="83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21"/>
        <w:gridCol w:w="976"/>
        <w:gridCol w:w="1134"/>
        <w:gridCol w:w="993"/>
        <w:gridCol w:w="850"/>
        <w:gridCol w:w="992"/>
        <w:gridCol w:w="993"/>
      </w:tblGrid>
      <w:tr w:rsidR="00673843" w:rsidRPr="00447A3A" w14:paraId="616E2672" w14:textId="77777777" w:rsidTr="00A146B1">
        <w:tc>
          <w:tcPr>
            <w:tcW w:w="2421" w:type="dxa"/>
            <w:tcBorders>
              <w:top w:val="single" w:sz="4" w:space="0" w:color="auto"/>
              <w:bottom w:val="nil"/>
              <w:right w:val="nil"/>
            </w:tcBorders>
          </w:tcPr>
          <w:p w14:paraId="5B68F5C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Factor</w:t>
            </w:r>
          </w:p>
        </w:tc>
        <w:tc>
          <w:tcPr>
            <w:tcW w:w="310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AA2B4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OS</w:t>
            </w:r>
          </w:p>
        </w:tc>
        <w:tc>
          <w:tcPr>
            <w:tcW w:w="2835" w:type="dxa"/>
            <w:gridSpan w:val="3"/>
            <w:tcBorders>
              <w:top w:val="single" w:sz="4" w:space="0" w:color="auto"/>
              <w:left w:val="nil"/>
              <w:bottom w:val="nil"/>
            </w:tcBorders>
          </w:tcPr>
          <w:p w14:paraId="6F4C693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RFS</w:t>
            </w:r>
          </w:p>
        </w:tc>
      </w:tr>
      <w:tr w:rsidR="00673843" w:rsidRPr="00447A3A" w14:paraId="7897BF0B" w14:textId="77777777" w:rsidTr="00A146B1">
        <w:tc>
          <w:tcPr>
            <w:tcW w:w="2421" w:type="dxa"/>
            <w:tcBorders>
              <w:top w:val="nil"/>
              <w:bottom w:val="single" w:sz="4" w:space="0" w:color="auto"/>
              <w:right w:val="nil"/>
            </w:tcBorders>
          </w:tcPr>
          <w:p w14:paraId="59C5C2C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CEEEB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A8BDD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86E4E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07391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253D4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</w:tcBorders>
          </w:tcPr>
          <w:p w14:paraId="4CABDF0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673843" w:rsidRPr="00447A3A" w14:paraId="72051258" w14:textId="77777777" w:rsidTr="00A146B1">
        <w:tc>
          <w:tcPr>
            <w:tcW w:w="2421" w:type="dxa"/>
            <w:tcBorders>
              <w:top w:val="single" w:sz="4" w:space="0" w:color="auto"/>
            </w:tcBorders>
          </w:tcPr>
          <w:p w14:paraId="70890F57" w14:textId="05F54A72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Age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54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54</w:t>
            </w:r>
          </w:p>
        </w:tc>
        <w:tc>
          <w:tcPr>
            <w:tcW w:w="976" w:type="dxa"/>
            <w:tcBorders>
              <w:top w:val="single" w:sz="4" w:space="0" w:color="auto"/>
            </w:tcBorders>
          </w:tcPr>
          <w:p w14:paraId="551E70A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79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BD537E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85-5.481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0DCE3BF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308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3BE00CB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95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1D53831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38-1.840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27DA052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87</w:t>
            </w:r>
          </w:p>
        </w:tc>
      </w:tr>
      <w:tr w:rsidR="00673843" w:rsidRPr="00447A3A" w14:paraId="4462CC15" w14:textId="77777777" w:rsidTr="00A146B1">
        <w:tc>
          <w:tcPr>
            <w:tcW w:w="2421" w:type="dxa"/>
          </w:tcPr>
          <w:p w14:paraId="479D9DFF" w14:textId="595D3BDB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Gender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male/female</w:t>
            </w:r>
          </w:p>
        </w:tc>
        <w:tc>
          <w:tcPr>
            <w:tcW w:w="976" w:type="dxa"/>
          </w:tcPr>
          <w:p w14:paraId="04C32C5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689</w:t>
            </w:r>
          </w:p>
        </w:tc>
        <w:tc>
          <w:tcPr>
            <w:tcW w:w="1134" w:type="dxa"/>
          </w:tcPr>
          <w:p w14:paraId="4E898E6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40-9.770</w:t>
            </w:r>
          </w:p>
        </w:tc>
        <w:tc>
          <w:tcPr>
            <w:tcW w:w="993" w:type="dxa"/>
          </w:tcPr>
          <w:p w14:paraId="0E28DC1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33</w:t>
            </w:r>
          </w:p>
        </w:tc>
        <w:tc>
          <w:tcPr>
            <w:tcW w:w="850" w:type="dxa"/>
          </w:tcPr>
          <w:p w14:paraId="5090FE1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72</w:t>
            </w:r>
          </w:p>
        </w:tc>
        <w:tc>
          <w:tcPr>
            <w:tcW w:w="992" w:type="dxa"/>
          </w:tcPr>
          <w:p w14:paraId="657032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26-1.796</w:t>
            </w:r>
          </w:p>
        </w:tc>
        <w:tc>
          <w:tcPr>
            <w:tcW w:w="993" w:type="dxa"/>
          </w:tcPr>
          <w:p w14:paraId="1C45FF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29</w:t>
            </w:r>
          </w:p>
        </w:tc>
      </w:tr>
      <w:tr w:rsidR="00673843" w:rsidRPr="00447A3A" w14:paraId="0A3F15D0" w14:textId="77777777" w:rsidTr="00A146B1">
        <w:tc>
          <w:tcPr>
            <w:tcW w:w="2421" w:type="dxa"/>
          </w:tcPr>
          <w:p w14:paraId="1D3C230A" w14:textId="47FC9406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location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head/body, tail</w:t>
            </w:r>
          </w:p>
        </w:tc>
        <w:tc>
          <w:tcPr>
            <w:tcW w:w="976" w:type="dxa"/>
          </w:tcPr>
          <w:p w14:paraId="2718EF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60</w:t>
            </w:r>
          </w:p>
        </w:tc>
        <w:tc>
          <w:tcPr>
            <w:tcW w:w="1134" w:type="dxa"/>
          </w:tcPr>
          <w:p w14:paraId="029D7D0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233-2.482</w:t>
            </w:r>
          </w:p>
        </w:tc>
        <w:tc>
          <w:tcPr>
            <w:tcW w:w="993" w:type="dxa"/>
          </w:tcPr>
          <w:p w14:paraId="6ED3296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650</w:t>
            </w:r>
          </w:p>
        </w:tc>
        <w:tc>
          <w:tcPr>
            <w:tcW w:w="850" w:type="dxa"/>
          </w:tcPr>
          <w:p w14:paraId="35E8FBF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26</w:t>
            </w:r>
          </w:p>
        </w:tc>
        <w:tc>
          <w:tcPr>
            <w:tcW w:w="992" w:type="dxa"/>
          </w:tcPr>
          <w:p w14:paraId="4615FFB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31-1.982</w:t>
            </w:r>
          </w:p>
        </w:tc>
        <w:tc>
          <w:tcPr>
            <w:tcW w:w="993" w:type="dxa"/>
          </w:tcPr>
          <w:p w14:paraId="55005EB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939</w:t>
            </w:r>
          </w:p>
        </w:tc>
      </w:tr>
      <w:tr w:rsidR="00673843" w:rsidRPr="00447A3A" w14:paraId="660A8EAE" w14:textId="77777777" w:rsidTr="00A146B1">
        <w:tc>
          <w:tcPr>
            <w:tcW w:w="2421" w:type="dxa"/>
          </w:tcPr>
          <w:p w14:paraId="313472ED" w14:textId="66D54652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1/2</w:t>
            </w:r>
          </w:p>
        </w:tc>
        <w:tc>
          <w:tcPr>
            <w:tcW w:w="976" w:type="dxa"/>
          </w:tcPr>
          <w:p w14:paraId="4429C7F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3.403</w:t>
            </w:r>
          </w:p>
        </w:tc>
        <w:tc>
          <w:tcPr>
            <w:tcW w:w="1134" w:type="dxa"/>
          </w:tcPr>
          <w:p w14:paraId="11E813D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4.332-41.466</w:t>
            </w:r>
          </w:p>
        </w:tc>
        <w:tc>
          <w:tcPr>
            <w:tcW w:w="993" w:type="dxa"/>
          </w:tcPr>
          <w:p w14:paraId="0F4EB85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850" w:type="dxa"/>
          </w:tcPr>
          <w:p w14:paraId="5A01A3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.509</w:t>
            </w:r>
          </w:p>
        </w:tc>
        <w:tc>
          <w:tcPr>
            <w:tcW w:w="992" w:type="dxa"/>
          </w:tcPr>
          <w:p w14:paraId="0BE219A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299-13.199</w:t>
            </w:r>
          </w:p>
        </w:tc>
        <w:tc>
          <w:tcPr>
            <w:tcW w:w="993" w:type="dxa"/>
          </w:tcPr>
          <w:p w14:paraId="7BFE4E3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&lt;0.001</w:t>
            </w:r>
          </w:p>
        </w:tc>
      </w:tr>
      <w:tr w:rsidR="00673843" w:rsidRPr="00447A3A" w14:paraId="3E4C977D" w14:textId="77777777" w:rsidTr="00A146B1">
        <w:tc>
          <w:tcPr>
            <w:tcW w:w="2421" w:type="dxa"/>
          </w:tcPr>
          <w:p w14:paraId="3E10A42B" w14:textId="1B2D3891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NM stage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1,</w:t>
            </w:r>
            <w:r w:rsidR="00C019BA"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2/3</w:t>
            </w:r>
          </w:p>
        </w:tc>
        <w:tc>
          <w:tcPr>
            <w:tcW w:w="976" w:type="dxa"/>
          </w:tcPr>
          <w:p w14:paraId="1F76E23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8.861</w:t>
            </w:r>
          </w:p>
        </w:tc>
        <w:tc>
          <w:tcPr>
            <w:tcW w:w="1134" w:type="dxa"/>
          </w:tcPr>
          <w:p w14:paraId="2ED1DEC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960-40.064</w:t>
            </w:r>
          </w:p>
        </w:tc>
        <w:tc>
          <w:tcPr>
            <w:tcW w:w="993" w:type="dxa"/>
          </w:tcPr>
          <w:p w14:paraId="445B6C7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5</w:t>
            </w:r>
          </w:p>
        </w:tc>
        <w:tc>
          <w:tcPr>
            <w:tcW w:w="850" w:type="dxa"/>
          </w:tcPr>
          <w:p w14:paraId="025D606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892</w:t>
            </w:r>
          </w:p>
        </w:tc>
        <w:tc>
          <w:tcPr>
            <w:tcW w:w="992" w:type="dxa"/>
          </w:tcPr>
          <w:p w14:paraId="534858B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527-5.477</w:t>
            </w:r>
          </w:p>
        </w:tc>
        <w:tc>
          <w:tcPr>
            <w:tcW w:w="993" w:type="dxa"/>
          </w:tcPr>
          <w:p w14:paraId="197F28C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1</w:t>
            </w:r>
          </w:p>
        </w:tc>
      </w:tr>
      <w:tr w:rsidR="00673843" w:rsidRPr="00447A3A" w14:paraId="56F485BA" w14:textId="77777777" w:rsidTr="00A146B1">
        <w:tc>
          <w:tcPr>
            <w:tcW w:w="2421" w:type="dxa"/>
          </w:tcPr>
          <w:p w14:paraId="1B5C628A" w14:textId="16AFD61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Functional </w:t>
            </w:r>
            <w:proofErr w:type="spellStart"/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NET</w:t>
            </w:r>
            <w:proofErr w:type="spellEnd"/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no/yes</w:t>
            </w:r>
          </w:p>
        </w:tc>
        <w:tc>
          <w:tcPr>
            <w:tcW w:w="976" w:type="dxa"/>
          </w:tcPr>
          <w:p w14:paraId="423D109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46</w:t>
            </w:r>
          </w:p>
        </w:tc>
        <w:tc>
          <w:tcPr>
            <w:tcW w:w="1134" w:type="dxa"/>
          </w:tcPr>
          <w:p w14:paraId="3BB23D2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0-5340.899</w:t>
            </w:r>
          </w:p>
        </w:tc>
        <w:tc>
          <w:tcPr>
            <w:tcW w:w="993" w:type="dxa"/>
          </w:tcPr>
          <w:p w14:paraId="3FE017B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606</w:t>
            </w:r>
          </w:p>
        </w:tc>
        <w:tc>
          <w:tcPr>
            <w:tcW w:w="850" w:type="dxa"/>
          </w:tcPr>
          <w:p w14:paraId="12FBBE6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12</w:t>
            </w:r>
          </w:p>
        </w:tc>
        <w:tc>
          <w:tcPr>
            <w:tcW w:w="992" w:type="dxa"/>
          </w:tcPr>
          <w:p w14:paraId="5EC50C6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56-3.007</w:t>
            </w:r>
          </w:p>
        </w:tc>
        <w:tc>
          <w:tcPr>
            <w:tcW w:w="993" w:type="dxa"/>
          </w:tcPr>
          <w:p w14:paraId="4878A23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382</w:t>
            </w:r>
          </w:p>
        </w:tc>
      </w:tr>
      <w:tr w:rsidR="00673843" w:rsidRPr="00447A3A" w14:paraId="163B4165" w14:textId="77777777" w:rsidTr="00A146B1">
        <w:tc>
          <w:tcPr>
            <w:tcW w:w="2421" w:type="dxa"/>
          </w:tcPr>
          <w:p w14:paraId="7DBB17AB" w14:textId="204D5749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atelet count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as 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× 10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  <w:vertAlign w:val="superscript"/>
              </w:rPr>
              <w:t>9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/L, 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225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225</w:t>
            </w:r>
          </w:p>
        </w:tc>
        <w:tc>
          <w:tcPr>
            <w:tcW w:w="976" w:type="dxa"/>
          </w:tcPr>
          <w:p w14:paraId="0D87F8E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497</w:t>
            </w:r>
          </w:p>
        </w:tc>
        <w:tc>
          <w:tcPr>
            <w:tcW w:w="1134" w:type="dxa"/>
          </w:tcPr>
          <w:p w14:paraId="3465750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68-8.114</w:t>
            </w:r>
          </w:p>
        </w:tc>
        <w:tc>
          <w:tcPr>
            <w:tcW w:w="993" w:type="dxa"/>
          </w:tcPr>
          <w:p w14:paraId="3347CB6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28</w:t>
            </w:r>
          </w:p>
        </w:tc>
        <w:tc>
          <w:tcPr>
            <w:tcW w:w="850" w:type="dxa"/>
          </w:tcPr>
          <w:p w14:paraId="64535F9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188</w:t>
            </w:r>
          </w:p>
        </w:tc>
        <w:tc>
          <w:tcPr>
            <w:tcW w:w="992" w:type="dxa"/>
          </w:tcPr>
          <w:p w14:paraId="6D8846D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642-2.201</w:t>
            </w:r>
          </w:p>
        </w:tc>
        <w:tc>
          <w:tcPr>
            <w:tcW w:w="993" w:type="dxa"/>
          </w:tcPr>
          <w:p w14:paraId="20130F3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83</w:t>
            </w:r>
          </w:p>
        </w:tc>
      </w:tr>
      <w:tr w:rsidR="00673843" w:rsidRPr="00447A3A" w14:paraId="5C66D387" w14:textId="77777777" w:rsidTr="00A146B1">
        <w:tc>
          <w:tcPr>
            <w:tcW w:w="2421" w:type="dxa"/>
          </w:tcPr>
          <w:p w14:paraId="7A486AB2" w14:textId="521A58EB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MPV 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in </w:t>
            </w:r>
            <w:proofErr w:type="spellStart"/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fL</w:t>
            </w:r>
            <w:proofErr w:type="spellEnd"/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, 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11.1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11.1)</w:t>
            </w:r>
          </w:p>
        </w:tc>
        <w:tc>
          <w:tcPr>
            <w:tcW w:w="976" w:type="dxa"/>
          </w:tcPr>
          <w:p w14:paraId="473238E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442</w:t>
            </w:r>
          </w:p>
        </w:tc>
        <w:tc>
          <w:tcPr>
            <w:tcW w:w="1134" w:type="dxa"/>
          </w:tcPr>
          <w:p w14:paraId="6CBDFB1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72-4.411</w:t>
            </w:r>
          </w:p>
        </w:tc>
        <w:tc>
          <w:tcPr>
            <w:tcW w:w="993" w:type="dxa"/>
          </w:tcPr>
          <w:p w14:paraId="4F558C6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21</w:t>
            </w:r>
          </w:p>
        </w:tc>
        <w:tc>
          <w:tcPr>
            <w:tcW w:w="850" w:type="dxa"/>
          </w:tcPr>
          <w:p w14:paraId="1FF7FB0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547</w:t>
            </w:r>
          </w:p>
        </w:tc>
        <w:tc>
          <w:tcPr>
            <w:tcW w:w="992" w:type="dxa"/>
          </w:tcPr>
          <w:p w14:paraId="0764EF9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827-2.893</w:t>
            </w:r>
          </w:p>
        </w:tc>
        <w:tc>
          <w:tcPr>
            <w:tcW w:w="993" w:type="dxa"/>
          </w:tcPr>
          <w:p w14:paraId="46483D5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172</w:t>
            </w:r>
          </w:p>
        </w:tc>
      </w:tr>
      <w:tr w:rsidR="00673843" w:rsidRPr="00447A3A" w14:paraId="33545AC4" w14:textId="77777777" w:rsidTr="00A146B1">
        <w:tc>
          <w:tcPr>
            <w:tcW w:w="2421" w:type="dxa"/>
          </w:tcPr>
          <w:p w14:paraId="6FCDCB77" w14:textId="335E6442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PLR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&lt; 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130.7/</w:t>
            </w:r>
            <w:r w:rsidRPr="00447A3A">
              <w:rPr>
                <w:rFonts w:ascii="Book Antiqua" w:hAnsi="Book Antiqua" w:cs="Times New Roman" w:hint="eastAsia"/>
                <w:color w:val="000000" w:themeColor="text1"/>
                <w:kern w:val="0"/>
                <w:sz w:val="24"/>
                <w:szCs w:val="24"/>
              </w:rPr>
              <w:t>≥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130.7</w:t>
            </w:r>
          </w:p>
        </w:tc>
        <w:tc>
          <w:tcPr>
            <w:tcW w:w="976" w:type="dxa"/>
          </w:tcPr>
          <w:p w14:paraId="450383E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217</w:t>
            </w:r>
          </w:p>
        </w:tc>
        <w:tc>
          <w:tcPr>
            <w:tcW w:w="1134" w:type="dxa"/>
          </w:tcPr>
          <w:p w14:paraId="32E6F4B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409-3.624</w:t>
            </w:r>
          </w:p>
        </w:tc>
        <w:tc>
          <w:tcPr>
            <w:tcW w:w="993" w:type="dxa"/>
          </w:tcPr>
          <w:p w14:paraId="614760E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724</w:t>
            </w:r>
          </w:p>
        </w:tc>
        <w:tc>
          <w:tcPr>
            <w:tcW w:w="850" w:type="dxa"/>
          </w:tcPr>
          <w:p w14:paraId="0A5E70B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43</w:t>
            </w:r>
          </w:p>
        </w:tc>
        <w:tc>
          <w:tcPr>
            <w:tcW w:w="992" w:type="dxa"/>
          </w:tcPr>
          <w:p w14:paraId="6417DA2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564-1.927</w:t>
            </w:r>
          </w:p>
        </w:tc>
        <w:tc>
          <w:tcPr>
            <w:tcW w:w="993" w:type="dxa"/>
          </w:tcPr>
          <w:p w14:paraId="0219D02F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894</w:t>
            </w:r>
          </w:p>
        </w:tc>
      </w:tr>
      <w:tr w:rsidR="00673843" w:rsidRPr="00447A3A" w14:paraId="64A6924D" w14:textId="77777777" w:rsidTr="00A146B1">
        <w:tc>
          <w:tcPr>
            <w:tcW w:w="2421" w:type="dxa"/>
          </w:tcPr>
          <w:p w14:paraId="462AD3D1" w14:textId="73DD6B8D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CD42b expression</w:t>
            </w:r>
            <w:r w:rsidR="00C019BA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negative/positive</w:t>
            </w:r>
          </w:p>
        </w:tc>
        <w:tc>
          <w:tcPr>
            <w:tcW w:w="976" w:type="dxa"/>
          </w:tcPr>
          <w:p w14:paraId="740CD5C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6.432</w:t>
            </w:r>
          </w:p>
        </w:tc>
        <w:tc>
          <w:tcPr>
            <w:tcW w:w="1134" w:type="dxa"/>
          </w:tcPr>
          <w:p w14:paraId="2B7175B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425-29.025</w:t>
            </w:r>
          </w:p>
        </w:tc>
        <w:tc>
          <w:tcPr>
            <w:tcW w:w="993" w:type="dxa"/>
          </w:tcPr>
          <w:p w14:paraId="3ABD488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15</w:t>
            </w:r>
          </w:p>
        </w:tc>
        <w:tc>
          <w:tcPr>
            <w:tcW w:w="850" w:type="dxa"/>
          </w:tcPr>
          <w:p w14:paraId="0A94C14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.203</w:t>
            </w:r>
          </w:p>
        </w:tc>
        <w:tc>
          <w:tcPr>
            <w:tcW w:w="992" w:type="dxa"/>
          </w:tcPr>
          <w:p w14:paraId="07C7B74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603-6.400</w:t>
            </w:r>
          </w:p>
        </w:tc>
        <w:tc>
          <w:tcPr>
            <w:tcW w:w="993" w:type="dxa"/>
          </w:tcPr>
          <w:p w14:paraId="13CE1920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1</w:t>
            </w:r>
          </w:p>
        </w:tc>
      </w:tr>
    </w:tbl>
    <w:p w14:paraId="65477E38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 0.05 was statistically significant. pNET: Pancreatic neuroendocrine tumor; CI: Confidence interval; HR: Hazard ratio; OS: Overall survival; RFS: Recurrence-free survival; MPV: Mean platelet volume; PLR: Platelet lymphoid ratio.</w:t>
      </w:r>
    </w:p>
    <w:p w14:paraId="1D12B9BF" w14:textId="77777777" w:rsidR="00750B58" w:rsidRPr="00447A3A" w:rsidRDefault="00750B58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26C9B0B" w14:textId="02C219EB" w:rsidR="00BA2B59" w:rsidRPr="00447A3A" w:rsidRDefault="00750B58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  <w:r w:rsidR="00783E7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lastRenderedPageBreak/>
        <w:t>Table 4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Multivariate Cox regression analyses of </w:t>
      </w:r>
      <w:r w:rsidR="007B7C11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overall survival and recurrence-free survival</w:t>
      </w:r>
      <w:r w:rsidR="00BA2B59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with clinicopathologic characterist</w:t>
      </w:r>
      <w:r w:rsidR="00650334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ics in resectable </w:t>
      </w:r>
      <w:r w:rsidR="007B7C11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pancreatic neuroendocrine tumor</w:t>
      </w:r>
      <w:r w:rsidR="00783E78" w:rsidRPr="00447A3A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patients</w:t>
      </w:r>
    </w:p>
    <w:tbl>
      <w:tblPr>
        <w:tblStyle w:val="a3"/>
        <w:tblW w:w="835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21"/>
        <w:gridCol w:w="976"/>
        <w:gridCol w:w="1134"/>
        <w:gridCol w:w="993"/>
        <w:gridCol w:w="850"/>
        <w:gridCol w:w="992"/>
        <w:gridCol w:w="993"/>
      </w:tblGrid>
      <w:tr w:rsidR="00673843" w:rsidRPr="00447A3A" w14:paraId="56B2C07A" w14:textId="77777777" w:rsidTr="00A146B1">
        <w:tc>
          <w:tcPr>
            <w:tcW w:w="24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510C1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Factor</w:t>
            </w:r>
          </w:p>
        </w:tc>
        <w:tc>
          <w:tcPr>
            <w:tcW w:w="3103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4926F2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OS</w:t>
            </w:r>
          </w:p>
        </w:tc>
        <w:tc>
          <w:tcPr>
            <w:tcW w:w="283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67D713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RFS</w:t>
            </w:r>
          </w:p>
        </w:tc>
      </w:tr>
      <w:tr w:rsidR="00673843" w:rsidRPr="00447A3A" w14:paraId="0987F6DA" w14:textId="77777777" w:rsidTr="00A146B1">
        <w:tc>
          <w:tcPr>
            <w:tcW w:w="24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8EFA9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30266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3E3C6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A0D081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6BB39C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H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D6643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>95%CI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EF48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b/>
                <w:bCs/>
                <w:i/>
                <w:color w:val="000000" w:themeColor="text1"/>
                <w:kern w:val="0"/>
                <w:sz w:val="24"/>
                <w:szCs w:val="24"/>
              </w:rPr>
              <w:t>P</w:t>
            </w:r>
            <w:r w:rsidRPr="00447A3A">
              <w:rPr>
                <w:rFonts w:ascii="Book Antiqua" w:hAnsi="Book Antiqua" w:cs="Times New Roman"/>
                <w:b/>
                <w:bCs/>
                <w:color w:val="000000" w:themeColor="text1"/>
                <w:kern w:val="0"/>
                <w:sz w:val="24"/>
                <w:szCs w:val="24"/>
              </w:rPr>
              <w:t xml:space="preserve"> value</w:t>
            </w:r>
          </w:p>
        </w:tc>
      </w:tr>
      <w:tr w:rsidR="00673843" w:rsidRPr="00447A3A" w14:paraId="4911155C" w14:textId="77777777" w:rsidTr="00A146B1">
        <w:tc>
          <w:tcPr>
            <w:tcW w:w="2421" w:type="dxa"/>
          </w:tcPr>
          <w:p w14:paraId="4015BCD2" w14:textId="4C19149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umor grade</w:t>
            </w:r>
            <w:r w:rsidR="003D69DE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1/2</w:t>
            </w:r>
          </w:p>
        </w:tc>
        <w:tc>
          <w:tcPr>
            <w:tcW w:w="976" w:type="dxa"/>
          </w:tcPr>
          <w:p w14:paraId="1CF9A3E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.882</w:t>
            </w:r>
          </w:p>
        </w:tc>
        <w:tc>
          <w:tcPr>
            <w:tcW w:w="1134" w:type="dxa"/>
          </w:tcPr>
          <w:p w14:paraId="30117FB4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848-18.719</w:t>
            </w:r>
          </w:p>
        </w:tc>
        <w:tc>
          <w:tcPr>
            <w:tcW w:w="993" w:type="dxa"/>
          </w:tcPr>
          <w:p w14:paraId="2A5CEB5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3</w:t>
            </w:r>
          </w:p>
        </w:tc>
        <w:tc>
          <w:tcPr>
            <w:tcW w:w="850" w:type="dxa"/>
          </w:tcPr>
          <w:p w14:paraId="49BE39D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3.283</w:t>
            </w:r>
          </w:p>
        </w:tc>
        <w:tc>
          <w:tcPr>
            <w:tcW w:w="992" w:type="dxa"/>
          </w:tcPr>
          <w:p w14:paraId="21BE760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345-8.016</w:t>
            </w:r>
          </w:p>
        </w:tc>
        <w:tc>
          <w:tcPr>
            <w:tcW w:w="993" w:type="dxa"/>
          </w:tcPr>
          <w:p w14:paraId="22C3B55A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9</w:t>
            </w:r>
          </w:p>
        </w:tc>
      </w:tr>
      <w:tr w:rsidR="00673843" w:rsidRPr="00447A3A" w14:paraId="3F078B57" w14:textId="77777777" w:rsidTr="00A146B1">
        <w:tc>
          <w:tcPr>
            <w:tcW w:w="2421" w:type="dxa"/>
          </w:tcPr>
          <w:p w14:paraId="2F6D5831" w14:textId="6AE920D8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TNM stage</w:t>
            </w:r>
            <w:r w:rsidR="003D69DE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1,</w:t>
            </w:r>
            <w:r w:rsidR="003D69DE"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</w:t>
            </w:r>
            <w:r w:rsidRPr="00447A3A">
              <w:rPr>
                <w:rFonts w:ascii="Book Antiqua" w:eastAsia="宋体" w:hAnsi="Book Antiqua" w:cs="Times New Roman"/>
                <w:color w:val="000000" w:themeColor="text1"/>
                <w:kern w:val="0"/>
                <w:sz w:val="24"/>
                <w:szCs w:val="24"/>
              </w:rPr>
              <w:t>2/3</w:t>
            </w:r>
          </w:p>
        </w:tc>
        <w:tc>
          <w:tcPr>
            <w:tcW w:w="976" w:type="dxa"/>
          </w:tcPr>
          <w:p w14:paraId="10DD2D9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5.136</w:t>
            </w:r>
          </w:p>
        </w:tc>
        <w:tc>
          <w:tcPr>
            <w:tcW w:w="1134" w:type="dxa"/>
          </w:tcPr>
          <w:p w14:paraId="102BA366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62-24.842</w:t>
            </w:r>
          </w:p>
        </w:tc>
        <w:tc>
          <w:tcPr>
            <w:tcW w:w="993" w:type="dxa"/>
          </w:tcPr>
          <w:p w14:paraId="75283ED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42</w:t>
            </w:r>
          </w:p>
        </w:tc>
        <w:tc>
          <w:tcPr>
            <w:tcW w:w="850" w:type="dxa"/>
          </w:tcPr>
          <w:p w14:paraId="23FFC68D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366</w:t>
            </w:r>
          </w:p>
        </w:tc>
        <w:tc>
          <w:tcPr>
            <w:tcW w:w="992" w:type="dxa"/>
          </w:tcPr>
          <w:p w14:paraId="2670E03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219-4.591</w:t>
            </w:r>
          </w:p>
        </w:tc>
        <w:tc>
          <w:tcPr>
            <w:tcW w:w="993" w:type="dxa"/>
          </w:tcPr>
          <w:p w14:paraId="5356ABB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11</w:t>
            </w:r>
          </w:p>
        </w:tc>
      </w:tr>
      <w:tr w:rsidR="00673843" w:rsidRPr="00447A3A" w14:paraId="114E5BE1" w14:textId="77777777" w:rsidTr="00A146B1">
        <w:tc>
          <w:tcPr>
            <w:tcW w:w="2421" w:type="dxa"/>
          </w:tcPr>
          <w:p w14:paraId="1F7950FD" w14:textId="1F045A80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CD42b expression</w:t>
            </w:r>
            <w:r w:rsidR="003D69DE"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,</w:t>
            </w: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 xml:space="preserve"> negative/positive</w:t>
            </w:r>
          </w:p>
        </w:tc>
        <w:tc>
          <w:tcPr>
            <w:tcW w:w="976" w:type="dxa"/>
          </w:tcPr>
          <w:p w14:paraId="0C24BF39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4.601</w:t>
            </w:r>
          </w:p>
        </w:tc>
        <w:tc>
          <w:tcPr>
            <w:tcW w:w="1134" w:type="dxa"/>
          </w:tcPr>
          <w:p w14:paraId="78C8A1DB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004-21.095</w:t>
            </w:r>
          </w:p>
        </w:tc>
        <w:tc>
          <w:tcPr>
            <w:tcW w:w="993" w:type="dxa"/>
          </w:tcPr>
          <w:p w14:paraId="43F63895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49</w:t>
            </w:r>
          </w:p>
        </w:tc>
        <w:tc>
          <w:tcPr>
            <w:tcW w:w="850" w:type="dxa"/>
          </w:tcPr>
          <w:p w14:paraId="57E586DE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2.893</w:t>
            </w:r>
          </w:p>
        </w:tc>
        <w:tc>
          <w:tcPr>
            <w:tcW w:w="992" w:type="dxa"/>
          </w:tcPr>
          <w:p w14:paraId="1B73CB37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1.439-5.817</w:t>
            </w:r>
          </w:p>
        </w:tc>
        <w:tc>
          <w:tcPr>
            <w:tcW w:w="993" w:type="dxa"/>
          </w:tcPr>
          <w:p w14:paraId="4447CB48" w14:textId="77777777" w:rsidR="00A146B1" w:rsidRPr="00447A3A" w:rsidRDefault="00A146B1" w:rsidP="00673843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</w:pPr>
            <w:r w:rsidRPr="00447A3A">
              <w:rPr>
                <w:rFonts w:ascii="Book Antiqua" w:hAnsi="Book Antiqua" w:cs="Times New Roman"/>
                <w:color w:val="000000" w:themeColor="text1"/>
                <w:kern w:val="0"/>
                <w:sz w:val="24"/>
                <w:szCs w:val="24"/>
              </w:rPr>
              <w:t>0.003</w:t>
            </w:r>
          </w:p>
        </w:tc>
      </w:tr>
    </w:tbl>
    <w:p w14:paraId="06278E99" w14:textId="77777777" w:rsidR="00A146B1" w:rsidRPr="00447A3A" w:rsidRDefault="00A146B1" w:rsidP="0067384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447A3A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P </w:t>
      </w:r>
      <w:r w:rsidRPr="00447A3A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 0.05 was statistically significant. pNET: Pancreatic neuroendocrine tumor; CI: Confidence interval; HR: Hazard ratio; OS: Overall survival; RFS: Recurrence-free survival.</w:t>
      </w:r>
    </w:p>
    <w:p w14:paraId="6B68EB3D" w14:textId="797BD52B" w:rsidR="00A146B1" w:rsidRPr="00447A3A" w:rsidRDefault="00A146B1" w:rsidP="0067384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sectPr w:rsidR="00A146B1" w:rsidRPr="00447A3A" w:rsidSect="00673843">
      <w:footerReference w:type="default" r:id="rId11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573ABE" w14:textId="77777777" w:rsidR="00F26FC4" w:rsidRDefault="00F26FC4" w:rsidP="008C2334">
      <w:r>
        <w:separator/>
      </w:r>
    </w:p>
  </w:endnote>
  <w:endnote w:type="continuationSeparator" w:id="0">
    <w:p w14:paraId="5B325DE1" w14:textId="77777777" w:rsidR="00F26FC4" w:rsidRDefault="00F26FC4" w:rsidP="008C23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Times">
    <w:altName w:val="Arial Unicode MS"/>
    <w:panose1 w:val="00000000000000000000"/>
    <w:charset w:val="88"/>
    <w:family w:val="auto"/>
    <w:notTrueType/>
    <w:pitch w:val="default"/>
    <w:sig w:usb0="00000000" w:usb1="0808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04377366"/>
      <w:docPartObj>
        <w:docPartGallery w:val="Page Numbers (Bottom of Page)"/>
        <w:docPartUnique/>
      </w:docPartObj>
    </w:sdtPr>
    <w:sdtEndPr>
      <w:rPr>
        <w:rFonts w:ascii="Book Antiqua" w:hAnsi="Book Antiqua"/>
        <w:noProof/>
        <w:sz w:val="24"/>
        <w:szCs w:val="24"/>
      </w:rPr>
    </w:sdtEndPr>
    <w:sdtContent>
      <w:p w14:paraId="56EA1D58" w14:textId="0A6752E8" w:rsidR="00715889" w:rsidRPr="006B51A7" w:rsidRDefault="00715889">
        <w:pPr>
          <w:pStyle w:val="a5"/>
          <w:jc w:val="center"/>
          <w:rPr>
            <w:rFonts w:ascii="Book Antiqua" w:hAnsi="Book Antiqua"/>
            <w:sz w:val="24"/>
            <w:szCs w:val="24"/>
          </w:rPr>
        </w:pPr>
        <w:r w:rsidRPr="006B51A7">
          <w:rPr>
            <w:rFonts w:ascii="Book Antiqua" w:hAnsi="Book Antiqua"/>
            <w:sz w:val="24"/>
            <w:szCs w:val="24"/>
          </w:rPr>
          <w:fldChar w:fldCharType="begin"/>
        </w:r>
        <w:r w:rsidRPr="006B51A7">
          <w:rPr>
            <w:rFonts w:ascii="Book Antiqua" w:hAnsi="Book Antiqua"/>
            <w:sz w:val="24"/>
            <w:szCs w:val="24"/>
          </w:rPr>
          <w:instrText xml:space="preserve"> PAGE   \* MERGEFORMAT </w:instrText>
        </w:r>
        <w:r w:rsidRPr="006B51A7">
          <w:rPr>
            <w:rFonts w:ascii="Book Antiqua" w:hAnsi="Book Antiqua"/>
            <w:sz w:val="24"/>
            <w:szCs w:val="24"/>
          </w:rPr>
          <w:fldChar w:fldCharType="separate"/>
        </w:r>
        <w:r w:rsidR="006B51A7">
          <w:rPr>
            <w:rFonts w:ascii="Book Antiqua" w:hAnsi="Book Antiqua"/>
            <w:noProof/>
            <w:sz w:val="24"/>
            <w:szCs w:val="24"/>
          </w:rPr>
          <w:t>19</w:t>
        </w:r>
        <w:r w:rsidRPr="006B51A7">
          <w:rPr>
            <w:rFonts w:ascii="Book Antiqua" w:hAnsi="Book Antiqua"/>
            <w:noProof/>
            <w:sz w:val="24"/>
            <w:szCs w:val="24"/>
          </w:rPr>
          <w:fldChar w:fldCharType="end"/>
        </w:r>
      </w:p>
    </w:sdtContent>
  </w:sdt>
  <w:p w14:paraId="7E4786FA" w14:textId="77777777" w:rsidR="00715889" w:rsidRDefault="00715889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AB38F5" w14:textId="77777777" w:rsidR="00F26FC4" w:rsidRDefault="00F26FC4" w:rsidP="008C2334">
      <w:r>
        <w:separator/>
      </w:r>
    </w:p>
  </w:footnote>
  <w:footnote w:type="continuationSeparator" w:id="0">
    <w:p w14:paraId="2826753A" w14:textId="77777777" w:rsidR="00F26FC4" w:rsidRDefault="00F26FC4" w:rsidP="008C233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removeDateAndTim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xzrwzzmpd0raezxaoxfse4rd00pwxsrrr5&quot;&gt;我的EndNote库&lt;record-ids&gt;&lt;item&gt;315&lt;/item&gt;&lt;item&gt;327&lt;/item&gt;&lt;item&gt;329&lt;/item&gt;&lt;item&gt;330&lt;/item&gt;&lt;item&gt;331&lt;/item&gt;&lt;item&gt;332&lt;/item&gt;&lt;item&gt;333&lt;/item&gt;&lt;item&gt;334&lt;/item&gt;&lt;item&gt;335&lt;/item&gt;&lt;item&gt;336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9&lt;/item&gt;&lt;item&gt;360&lt;/item&gt;&lt;/record-ids&gt;&lt;/item&gt;&lt;/Libraries&gt;"/>
    <w:docVar w:name="WordTimer" w:val="6720"/>
  </w:docVars>
  <w:rsids>
    <w:rsidRoot w:val="00CE660D"/>
    <w:rsid w:val="0000537A"/>
    <w:rsid w:val="0001467C"/>
    <w:rsid w:val="000316BB"/>
    <w:rsid w:val="000320F9"/>
    <w:rsid w:val="0003486A"/>
    <w:rsid w:val="00034F05"/>
    <w:rsid w:val="000841AF"/>
    <w:rsid w:val="000903E9"/>
    <w:rsid w:val="00092042"/>
    <w:rsid w:val="00093261"/>
    <w:rsid w:val="00093CFD"/>
    <w:rsid w:val="000A178D"/>
    <w:rsid w:val="000A3E81"/>
    <w:rsid w:val="000A584A"/>
    <w:rsid w:val="000A6F0D"/>
    <w:rsid w:val="000B0163"/>
    <w:rsid w:val="000E2317"/>
    <w:rsid w:val="001019B9"/>
    <w:rsid w:val="001038D3"/>
    <w:rsid w:val="001039A6"/>
    <w:rsid w:val="0011561E"/>
    <w:rsid w:val="00117096"/>
    <w:rsid w:val="001211AA"/>
    <w:rsid w:val="00135888"/>
    <w:rsid w:val="001378C8"/>
    <w:rsid w:val="00146F23"/>
    <w:rsid w:val="0015057A"/>
    <w:rsid w:val="00154198"/>
    <w:rsid w:val="001548EE"/>
    <w:rsid w:val="00160303"/>
    <w:rsid w:val="00164F1A"/>
    <w:rsid w:val="001B346F"/>
    <w:rsid w:val="001D38CB"/>
    <w:rsid w:val="001F15A2"/>
    <w:rsid w:val="001F3EAC"/>
    <w:rsid w:val="00203FCD"/>
    <w:rsid w:val="002071CB"/>
    <w:rsid w:val="00227743"/>
    <w:rsid w:val="00235B9C"/>
    <w:rsid w:val="00250A9C"/>
    <w:rsid w:val="00253FCA"/>
    <w:rsid w:val="00265069"/>
    <w:rsid w:val="0027677D"/>
    <w:rsid w:val="002A5B1A"/>
    <w:rsid w:val="002F251D"/>
    <w:rsid w:val="002F2D16"/>
    <w:rsid w:val="003006B9"/>
    <w:rsid w:val="00302A27"/>
    <w:rsid w:val="003041E2"/>
    <w:rsid w:val="00314AC2"/>
    <w:rsid w:val="00315287"/>
    <w:rsid w:val="003152CB"/>
    <w:rsid w:val="00331C6D"/>
    <w:rsid w:val="00344821"/>
    <w:rsid w:val="00351D33"/>
    <w:rsid w:val="00356BE7"/>
    <w:rsid w:val="00360D44"/>
    <w:rsid w:val="00390BE2"/>
    <w:rsid w:val="003937AE"/>
    <w:rsid w:val="003944B2"/>
    <w:rsid w:val="003C01B0"/>
    <w:rsid w:val="003C06DE"/>
    <w:rsid w:val="003D1231"/>
    <w:rsid w:val="003D69DE"/>
    <w:rsid w:val="00403656"/>
    <w:rsid w:val="00430487"/>
    <w:rsid w:val="004443D7"/>
    <w:rsid w:val="00447A3A"/>
    <w:rsid w:val="00450B49"/>
    <w:rsid w:val="00463623"/>
    <w:rsid w:val="00470EB0"/>
    <w:rsid w:val="00471CBF"/>
    <w:rsid w:val="00490ED2"/>
    <w:rsid w:val="004A7B97"/>
    <w:rsid w:val="004B7872"/>
    <w:rsid w:val="004B790B"/>
    <w:rsid w:val="004C3D20"/>
    <w:rsid w:val="004D21A9"/>
    <w:rsid w:val="005067CA"/>
    <w:rsid w:val="00513BB6"/>
    <w:rsid w:val="005228FD"/>
    <w:rsid w:val="005333E3"/>
    <w:rsid w:val="005473FD"/>
    <w:rsid w:val="0055075F"/>
    <w:rsid w:val="00552B9E"/>
    <w:rsid w:val="00553A8B"/>
    <w:rsid w:val="005743B1"/>
    <w:rsid w:val="005862EE"/>
    <w:rsid w:val="00594EB7"/>
    <w:rsid w:val="005974B1"/>
    <w:rsid w:val="005B3E1A"/>
    <w:rsid w:val="005C0E14"/>
    <w:rsid w:val="005C364B"/>
    <w:rsid w:val="005C55E7"/>
    <w:rsid w:val="005C7C8D"/>
    <w:rsid w:val="005D22A9"/>
    <w:rsid w:val="005D573A"/>
    <w:rsid w:val="005D75E3"/>
    <w:rsid w:val="005E1CB7"/>
    <w:rsid w:val="005E52D0"/>
    <w:rsid w:val="005F09F2"/>
    <w:rsid w:val="005F25C2"/>
    <w:rsid w:val="00602B86"/>
    <w:rsid w:val="0060411C"/>
    <w:rsid w:val="0060467B"/>
    <w:rsid w:val="00604AEF"/>
    <w:rsid w:val="0060574E"/>
    <w:rsid w:val="006135A0"/>
    <w:rsid w:val="00616F35"/>
    <w:rsid w:val="00637B12"/>
    <w:rsid w:val="00646535"/>
    <w:rsid w:val="00650334"/>
    <w:rsid w:val="00654399"/>
    <w:rsid w:val="00656D63"/>
    <w:rsid w:val="00657062"/>
    <w:rsid w:val="00672384"/>
    <w:rsid w:val="00673843"/>
    <w:rsid w:val="006B1317"/>
    <w:rsid w:val="006B51A7"/>
    <w:rsid w:val="006C18A6"/>
    <w:rsid w:val="006C2AE4"/>
    <w:rsid w:val="006D1526"/>
    <w:rsid w:val="006D26C0"/>
    <w:rsid w:val="006D2DE3"/>
    <w:rsid w:val="006D6512"/>
    <w:rsid w:val="006D7EDB"/>
    <w:rsid w:val="006E026B"/>
    <w:rsid w:val="006E072B"/>
    <w:rsid w:val="006E34D3"/>
    <w:rsid w:val="006F331F"/>
    <w:rsid w:val="006F7248"/>
    <w:rsid w:val="0071489B"/>
    <w:rsid w:val="00715889"/>
    <w:rsid w:val="00726B12"/>
    <w:rsid w:val="007348A6"/>
    <w:rsid w:val="007439A2"/>
    <w:rsid w:val="00750B58"/>
    <w:rsid w:val="00752C95"/>
    <w:rsid w:val="00780F9D"/>
    <w:rsid w:val="00783E78"/>
    <w:rsid w:val="00795B71"/>
    <w:rsid w:val="007A7878"/>
    <w:rsid w:val="007B6C41"/>
    <w:rsid w:val="007B7C11"/>
    <w:rsid w:val="007D73A3"/>
    <w:rsid w:val="007E7E9D"/>
    <w:rsid w:val="007F4E4F"/>
    <w:rsid w:val="00800B91"/>
    <w:rsid w:val="00803745"/>
    <w:rsid w:val="00816F76"/>
    <w:rsid w:val="00824B0B"/>
    <w:rsid w:val="00877267"/>
    <w:rsid w:val="00880D16"/>
    <w:rsid w:val="00887511"/>
    <w:rsid w:val="0089371A"/>
    <w:rsid w:val="008A3319"/>
    <w:rsid w:val="008C2334"/>
    <w:rsid w:val="008D18D9"/>
    <w:rsid w:val="008E1E5F"/>
    <w:rsid w:val="008E4394"/>
    <w:rsid w:val="008E69C9"/>
    <w:rsid w:val="008F160D"/>
    <w:rsid w:val="00903CD0"/>
    <w:rsid w:val="00925AD2"/>
    <w:rsid w:val="00934B12"/>
    <w:rsid w:val="0094312E"/>
    <w:rsid w:val="00943CFD"/>
    <w:rsid w:val="00946250"/>
    <w:rsid w:val="00950FEA"/>
    <w:rsid w:val="00953CE7"/>
    <w:rsid w:val="00955177"/>
    <w:rsid w:val="00957D55"/>
    <w:rsid w:val="00960745"/>
    <w:rsid w:val="00960C38"/>
    <w:rsid w:val="00965F7A"/>
    <w:rsid w:val="0099436E"/>
    <w:rsid w:val="009A358D"/>
    <w:rsid w:val="009A4006"/>
    <w:rsid w:val="009A4F53"/>
    <w:rsid w:val="009B7E7C"/>
    <w:rsid w:val="009D69C9"/>
    <w:rsid w:val="009E1CA5"/>
    <w:rsid w:val="009E3102"/>
    <w:rsid w:val="009E57F4"/>
    <w:rsid w:val="00A06037"/>
    <w:rsid w:val="00A1035E"/>
    <w:rsid w:val="00A11461"/>
    <w:rsid w:val="00A146B1"/>
    <w:rsid w:val="00A17A8F"/>
    <w:rsid w:val="00A311E8"/>
    <w:rsid w:val="00A37E75"/>
    <w:rsid w:val="00A41773"/>
    <w:rsid w:val="00A45B83"/>
    <w:rsid w:val="00A52A26"/>
    <w:rsid w:val="00A5776E"/>
    <w:rsid w:val="00A81623"/>
    <w:rsid w:val="00A90F27"/>
    <w:rsid w:val="00AB06E5"/>
    <w:rsid w:val="00AB2978"/>
    <w:rsid w:val="00AB2B4C"/>
    <w:rsid w:val="00AC5BA2"/>
    <w:rsid w:val="00AE5681"/>
    <w:rsid w:val="00AF08B1"/>
    <w:rsid w:val="00AF0FE6"/>
    <w:rsid w:val="00B06FA4"/>
    <w:rsid w:val="00B11C71"/>
    <w:rsid w:val="00B17013"/>
    <w:rsid w:val="00B25205"/>
    <w:rsid w:val="00B3508C"/>
    <w:rsid w:val="00B40CC6"/>
    <w:rsid w:val="00B77DE8"/>
    <w:rsid w:val="00B82942"/>
    <w:rsid w:val="00BA1AFE"/>
    <w:rsid w:val="00BA2B59"/>
    <w:rsid w:val="00BB1B23"/>
    <w:rsid w:val="00BC26FD"/>
    <w:rsid w:val="00BC4E4E"/>
    <w:rsid w:val="00BC77C8"/>
    <w:rsid w:val="00BE55CE"/>
    <w:rsid w:val="00BF114E"/>
    <w:rsid w:val="00BF2977"/>
    <w:rsid w:val="00C019BA"/>
    <w:rsid w:val="00C071A0"/>
    <w:rsid w:val="00C11B58"/>
    <w:rsid w:val="00C24A38"/>
    <w:rsid w:val="00C32F65"/>
    <w:rsid w:val="00C3572F"/>
    <w:rsid w:val="00C45753"/>
    <w:rsid w:val="00C51E28"/>
    <w:rsid w:val="00C53F3E"/>
    <w:rsid w:val="00C56031"/>
    <w:rsid w:val="00C74D57"/>
    <w:rsid w:val="00C87292"/>
    <w:rsid w:val="00C87675"/>
    <w:rsid w:val="00C915AF"/>
    <w:rsid w:val="00CA5987"/>
    <w:rsid w:val="00CA78AC"/>
    <w:rsid w:val="00CC2922"/>
    <w:rsid w:val="00CE36BC"/>
    <w:rsid w:val="00CE660D"/>
    <w:rsid w:val="00D04AF5"/>
    <w:rsid w:val="00D14157"/>
    <w:rsid w:val="00D17BFC"/>
    <w:rsid w:val="00D24E42"/>
    <w:rsid w:val="00D326BA"/>
    <w:rsid w:val="00D336E9"/>
    <w:rsid w:val="00D57701"/>
    <w:rsid w:val="00D73D22"/>
    <w:rsid w:val="00D8427F"/>
    <w:rsid w:val="00D845F0"/>
    <w:rsid w:val="00D9315B"/>
    <w:rsid w:val="00DB1121"/>
    <w:rsid w:val="00DC4656"/>
    <w:rsid w:val="00E01F20"/>
    <w:rsid w:val="00E02AB2"/>
    <w:rsid w:val="00E20F54"/>
    <w:rsid w:val="00E262A0"/>
    <w:rsid w:val="00E31B00"/>
    <w:rsid w:val="00E37DA2"/>
    <w:rsid w:val="00E45EF3"/>
    <w:rsid w:val="00E56E43"/>
    <w:rsid w:val="00E6279C"/>
    <w:rsid w:val="00E80C61"/>
    <w:rsid w:val="00E832FF"/>
    <w:rsid w:val="00E83324"/>
    <w:rsid w:val="00E85598"/>
    <w:rsid w:val="00E86378"/>
    <w:rsid w:val="00EA2EE8"/>
    <w:rsid w:val="00EA5999"/>
    <w:rsid w:val="00ED0A1C"/>
    <w:rsid w:val="00EE7728"/>
    <w:rsid w:val="00EF75F4"/>
    <w:rsid w:val="00F00FA7"/>
    <w:rsid w:val="00F109A4"/>
    <w:rsid w:val="00F201CF"/>
    <w:rsid w:val="00F26FC4"/>
    <w:rsid w:val="00F2701F"/>
    <w:rsid w:val="00F31D53"/>
    <w:rsid w:val="00F45794"/>
    <w:rsid w:val="00F707A0"/>
    <w:rsid w:val="00F73F50"/>
    <w:rsid w:val="00F75C68"/>
    <w:rsid w:val="00F83DDC"/>
    <w:rsid w:val="00F97081"/>
    <w:rsid w:val="00FA125B"/>
    <w:rsid w:val="00FB78D1"/>
    <w:rsid w:val="00FD0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A678C2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201C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F201C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201CF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201C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201CF"/>
    <w:rPr>
      <w:rFonts w:ascii="DengXian" w:eastAsia="DengXian" w:hAnsi="DengXian"/>
      <w:noProof/>
      <w:sz w:val="20"/>
    </w:rPr>
  </w:style>
  <w:style w:type="table" w:styleId="a3">
    <w:name w:val="Table Grid"/>
    <w:basedOn w:val="a1"/>
    <w:uiPriority w:val="39"/>
    <w:rsid w:val="00BA2B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"/>
    <w:uiPriority w:val="99"/>
    <w:unhideWhenUsed/>
    <w:rsid w:val="008C23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C2334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C23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C2334"/>
    <w:rPr>
      <w:sz w:val="18"/>
      <w:szCs w:val="18"/>
    </w:rPr>
  </w:style>
  <w:style w:type="character" w:styleId="a6">
    <w:name w:val="Hyperlink"/>
    <w:basedOn w:val="a0"/>
    <w:uiPriority w:val="99"/>
    <w:semiHidden/>
    <w:unhideWhenUsed/>
    <w:rsid w:val="00594EB7"/>
    <w:rPr>
      <w:color w:val="0000FF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C24A38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C24A38"/>
    <w:rPr>
      <w:rFonts w:ascii="Tahoma" w:hAnsi="Tahoma" w:cs="Tahoma"/>
      <w:sz w:val="16"/>
      <w:szCs w:val="18"/>
    </w:rPr>
  </w:style>
  <w:style w:type="character" w:styleId="a8">
    <w:name w:val="annotation reference"/>
    <w:basedOn w:val="a0"/>
    <w:uiPriority w:val="99"/>
    <w:semiHidden/>
    <w:unhideWhenUsed/>
    <w:rsid w:val="00253FCA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unhideWhenUsed/>
    <w:rsid w:val="00253FCA"/>
    <w:pPr>
      <w:jc w:val="left"/>
    </w:pPr>
    <w:rPr>
      <w:rFonts w:ascii="Tahoma" w:hAnsi="Tahoma" w:cs="Tahoma"/>
      <w:sz w:val="16"/>
      <w:szCs w:val="24"/>
    </w:rPr>
  </w:style>
  <w:style w:type="character" w:customStyle="1" w:styleId="Char2">
    <w:name w:val="批注文字 Char"/>
    <w:basedOn w:val="a0"/>
    <w:link w:val="a9"/>
    <w:uiPriority w:val="99"/>
    <w:semiHidden/>
    <w:rsid w:val="00253FCA"/>
    <w:rPr>
      <w:rFonts w:ascii="Tahoma" w:hAnsi="Tahoma" w:cs="Tahoma"/>
      <w:sz w:val="16"/>
      <w:szCs w:val="24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253FCA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a"/>
    <w:uiPriority w:val="99"/>
    <w:semiHidden/>
    <w:rsid w:val="00253FCA"/>
    <w:rPr>
      <w:rFonts w:ascii="Tahoma" w:hAnsi="Tahoma" w:cs="Tahoma"/>
      <w:b/>
      <w:bCs/>
      <w:sz w:val="20"/>
      <w:szCs w:val="20"/>
    </w:rPr>
  </w:style>
  <w:style w:type="paragraph" w:styleId="ab">
    <w:name w:val="Revision"/>
    <w:hidden/>
    <w:uiPriority w:val="99"/>
    <w:semiHidden/>
    <w:rsid w:val="006135A0"/>
  </w:style>
  <w:style w:type="character" w:styleId="ac">
    <w:name w:val="Placeholder Text"/>
    <w:basedOn w:val="a0"/>
    <w:uiPriority w:val="99"/>
    <w:semiHidden/>
    <w:rsid w:val="00C019BA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201C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F201CF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201CF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201CF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201CF"/>
    <w:rPr>
      <w:rFonts w:ascii="DengXian" w:eastAsia="DengXian" w:hAnsi="DengXian"/>
      <w:noProof/>
      <w:sz w:val="20"/>
    </w:rPr>
  </w:style>
  <w:style w:type="table" w:styleId="a3">
    <w:name w:val="Table Grid"/>
    <w:basedOn w:val="a1"/>
    <w:uiPriority w:val="39"/>
    <w:rsid w:val="00BA2B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"/>
    <w:uiPriority w:val="99"/>
    <w:unhideWhenUsed/>
    <w:rsid w:val="008C23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C2334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C23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C2334"/>
    <w:rPr>
      <w:sz w:val="18"/>
      <w:szCs w:val="18"/>
    </w:rPr>
  </w:style>
  <w:style w:type="character" w:styleId="a6">
    <w:name w:val="Hyperlink"/>
    <w:basedOn w:val="a0"/>
    <w:uiPriority w:val="99"/>
    <w:semiHidden/>
    <w:unhideWhenUsed/>
    <w:rsid w:val="00594EB7"/>
    <w:rPr>
      <w:color w:val="0000FF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C24A38"/>
    <w:pPr>
      <w:jc w:val="left"/>
    </w:pPr>
    <w:rPr>
      <w:rFonts w:ascii="Tahoma" w:hAnsi="Tahoma" w:cs="Tahoma"/>
      <w:sz w:val="16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C24A38"/>
    <w:rPr>
      <w:rFonts w:ascii="Tahoma" w:hAnsi="Tahoma" w:cs="Tahoma"/>
      <w:sz w:val="16"/>
      <w:szCs w:val="18"/>
    </w:rPr>
  </w:style>
  <w:style w:type="character" w:styleId="a8">
    <w:name w:val="annotation reference"/>
    <w:basedOn w:val="a0"/>
    <w:uiPriority w:val="99"/>
    <w:semiHidden/>
    <w:unhideWhenUsed/>
    <w:rsid w:val="00253FCA"/>
    <w:rPr>
      <w:sz w:val="18"/>
      <w:szCs w:val="18"/>
    </w:rPr>
  </w:style>
  <w:style w:type="paragraph" w:styleId="a9">
    <w:name w:val="annotation text"/>
    <w:basedOn w:val="a"/>
    <w:link w:val="Char2"/>
    <w:uiPriority w:val="99"/>
    <w:semiHidden/>
    <w:unhideWhenUsed/>
    <w:rsid w:val="00253FCA"/>
    <w:pPr>
      <w:jc w:val="left"/>
    </w:pPr>
    <w:rPr>
      <w:rFonts w:ascii="Tahoma" w:hAnsi="Tahoma" w:cs="Tahoma"/>
      <w:sz w:val="16"/>
      <w:szCs w:val="24"/>
    </w:rPr>
  </w:style>
  <w:style w:type="character" w:customStyle="1" w:styleId="Char2">
    <w:name w:val="批注文字 Char"/>
    <w:basedOn w:val="a0"/>
    <w:link w:val="a9"/>
    <w:uiPriority w:val="99"/>
    <w:semiHidden/>
    <w:rsid w:val="00253FCA"/>
    <w:rPr>
      <w:rFonts w:ascii="Tahoma" w:hAnsi="Tahoma" w:cs="Tahoma"/>
      <w:sz w:val="16"/>
      <w:szCs w:val="24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253FCA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a"/>
    <w:uiPriority w:val="99"/>
    <w:semiHidden/>
    <w:rsid w:val="00253FCA"/>
    <w:rPr>
      <w:rFonts w:ascii="Tahoma" w:hAnsi="Tahoma" w:cs="Tahoma"/>
      <w:b/>
      <w:bCs/>
      <w:sz w:val="20"/>
      <w:szCs w:val="20"/>
    </w:rPr>
  </w:style>
  <w:style w:type="paragraph" w:styleId="ab">
    <w:name w:val="Revision"/>
    <w:hidden/>
    <w:uiPriority w:val="99"/>
    <w:semiHidden/>
    <w:rsid w:val="006135A0"/>
  </w:style>
  <w:style w:type="character" w:styleId="ac">
    <w:name w:val="Placeholder Text"/>
    <w:basedOn w:val="a0"/>
    <w:uiPriority w:val="99"/>
    <w:semiHidden/>
    <w:rsid w:val="00C019B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18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9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5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6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7876B4-0D74-4912-BAC2-66ED2CC7AC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26</Pages>
  <Words>7338</Words>
  <Characters>41833</Characters>
  <Application>Microsoft Office Word</Application>
  <DocSecurity>0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0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thor</dc:creator>
  <cp:lastModifiedBy>8613716430021</cp:lastModifiedBy>
  <cp:revision>12</cp:revision>
  <dcterms:created xsi:type="dcterms:W3CDTF">2019-09-27T16:19:00Z</dcterms:created>
  <dcterms:modified xsi:type="dcterms:W3CDTF">2019-11-05T07:48:00Z</dcterms:modified>
</cp:coreProperties>
</file>